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ADE7F3A" w14:textId="40566466" w:rsidR="008857A2" w:rsidRDefault="008857A2">
      <w:pPr>
        <w:rPr>
          <w:rFonts w:ascii="Times New Roman" w:hAnsi="Times New Roman" w:cs="Times New Roman"/>
          <w:b/>
        </w:rPr>
      </w:pPr>
      <w:r w:rsidRPr="00C221BC">
        <w:rPr>
          <w:rFonts w:ascii="Times New Roman" w:hAnsi="Times New Roman" w:cs="Times New Roman"/>
          <w:b/>
        </w:rPr>
        <w:t>Perioperative infection in children with heart disease in high-income countries</w:t>
      </w:r>
    </w:p>
    <w:p w14:paraId="4D566CDA" w14:textId="079AD232" w:rsidR="001F515B" w:rsidRPr="00731594" w:rsidRDefault="001F515B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upplementary Material Table 1:</w:t>
      </w:r>
      <w:bookmarkStart w:id="0" w:name="_GoBack"/>
      <w:bookmarkEnd w:id="0"/>
    </w:p>
    <w:tbl>
      <w:tblPr>
        <w:tblStyle w:val="LightShading"/>
        <w:tblW w:w="0" w:type="auto"/>
        <w:tblLook w:val="06A0" w:firstRow="1" w:lastRow="0" w:firstColumn="1" w:lastColumn="0" w:noHBand="1" w:noVBand="1"/>
      </w:tblPr>
      <w:tblGrid>
        <w:gridCol w:w="1491"/>
        <w:gridCol w:w="1226"/>
        <w:gridCol w:w="1605"/>
        <w:gridCol w:w="1630"/>
        <w:gridCol w:w="1372"/>
        <w:gridCol w:w="1875"/>
        <w:gridCol w:w="2343"/>
        <w:gridCol w:w="2268"/>
      </w:tblGrid>
      <w:tr w:rsidR="008857A2" w:rsidRPr="00C221BC" w14:paraId="38065AC0" w14:textId="77777777" w:rsidTr="003A0DB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74C3C85B" w14:textId="77777777" w:rsidR="008857A2" w:rsidRPr="004D06EA" w:rsidRDefault="008857A2" w:rsidP="003A0DB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D06EA">
              <w:rPr>
                <w:rFonts w:ascii="Times New Roman" w:hAnsi="Times New Roman" w:cs="Times New Roman"/>
                <w:sz w:val="20"/>
                <w:szCs w:val="20"/>
              </w:rPr>
              <w:t>Authors</w:t>
            </w:r>
          </w:p>
        </w:tc>
        <w:tc>
          <w:tcPr>
            <w:tcW w:w="1226" w:type="dxa"/>
          </w:tcPr>
          <w:p w14:paraId="15EA47AB" w14:textId="77777777" w:rsidR="008857A2" w:rsidRPr="00C221BC" w:rsidRDefault="008857A2" w:rsidP="003A0DB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Country</w:t>
            </w:r>
          </w:p>
        </w:tc>
        <w:tc>
          <w:tcPr>
            <w:tcW w:w="1605" w:type="dxa"/>
          </w:tcPr>
          <w:p w14:paraId="57CC214B" w14:textId="77777777" w:rsidR="008857A2" w:rsidRPr="00C221BC" w:rsidRDefault="008857A2" w:rsidP="003A0DB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Design</w:t>
            </w:r>
          </w:p>
        </w:tc>
        <w:tc>
          <w:tcPr>
            <w:tcW w:w="1630" w:type="dxa"/>
          </w:tcPr>
          <w:p w14:paraId="4D262099" w14:textId="77777777" w:rsidR="008857A2" w:rsidRPr="00C221BC" w:rsidRDefault="008857A2" w:rsidP="003A0DB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pulation and number of subjects</w:t>
            </w:r>
          </w:p>
        </w:tc>
        <w:tc>
          <w:tcPr>
            <w:tcW w:w="1278" w:type="dxa"/>
          </w:tcPr>
          <w:p w14:paraId="4ABD6C11" w14:textId="77777777" w:rsidR="008857A2" w:rsidRPr="00C221BC" w:rsidRDefault="008857A2" w:rsidP="003A0DB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Classification of infection</w:t>
            </w:r>
          </w:p>
        </w:tc>
        <w:tc>
          <w:tcPr>
            <w:tcW w:w="1875" w:type="dxa"/>
          </w:tcPr>
          <w:p w14:paraId="5FE7A3E3" w14:textId="77777777" w:rsidR="008857A2" w:rsidRPr="00C221BC" w:rsidRDefault="008857A2" w:rsidP="003A0DB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Type and definition of infections</w:t>
            </w:r>
          </w:p>
        </w:tc>
        <w:tc>
          <w:tcPr>
            <w:tcW w:w="2343" w:type="dxa"/>
          </w:tcPr>
          <w:p w14:paraId="548721E4" w14:textId="77777777" w:rsidR="008857A2" w:rsidRPr="00C221BC" w:rsidRDefault="008857A2" w:rsidP="003A0DB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Frequency of infection</w:t>
            </w:r>
          </w:p>
        </w:tc>
        <w:tc>
          <w:tcPr>
            <w:tcW w:w="2268" w:type="dxa"/>
          </w:tcPr>
          <w:p w14:paraId="5F2C0D48" w14:textId="77777777" w:rsidR="008857A2" w:rsidRPr="00C221BC" w:rsidRDefault="008857A2" w:rsidP="003A0DB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Type of organism</w:t>
            </w:r>
          </w:p>
        </w:tc>
      </w:tr>
      <w:tr w:rsidR="008857A2" w:rsidRPr="00C221BC" w14:paraId="5A5101E1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66D43830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t>Wessel et al., 1987</w:t>
            </w:r>
            <w:hyperlink w:anchor="_ENREF_16" w:tooltip="Wessel, 1987 #28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/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&lt;EndNote&gt;&lt;Cite&gt;&lt;Author&gt;Wessel&lt;/Author&gt;&lt;Year&gt;1987&lt;/Year&gt;&lt;RecNum&gt;28&lt;/RecNum&gt;&lt;DisplayText&gt;&lt;style face="superscript"&gt;16&lt;/style&gt;&lt;/DisplayText&gt;&lt;record&gt;&lt;rec-number&gt;28&lt;/rec-number&gt;&lt;foreign-keys&gt;&lt;key app="EN" db-id="0v2pw2xeoprx2oewtdpxvawotf0x9dwppexe"&gt;28&lt;/key&gt;&lt;/foreign-keys&gt;&lt;ref-type name="Journal Article"&gt;17&lt;/ref-type&gt;&lt;contributors&gt;&lt;authors&gt;&lt;author&gt;Wessel, A.&lt;/author&gt;&lt;author&gt;Simon, C.&lt;/author&gt;&lt;author&gt;Regensburger, D.&lt;/author&gt;&lt;/authors&gt;&lt;/contributors&gt;&lt;titles&gt;&lt;title&gt;Bacterial and fungal infections after cardiac surgery in children&lt;/title&gt;&lt;secondary-title&gt;Eur J Pediatr&lt;/secondary-title&gt;&lt;alt-title&gt;European journal of pediatrics&lt;/alt-title&gt;&lt;/titles&gt;&lt;periodical&gt;&lt;full-title&gt;Eur J Pediatr&lt;/full-title&gt;&lt;abbr-1&gt;European journal of pediatrics&lt;/abbr-1&gt;&lt;/periodical&gt;&lt;alt-periodical&gt;&lt;full-title&gt;Eur J Pediatr&lt;/full-title&gt;&lt;abbr-1&gt;European journal of pediatrics&lt;/abbr-1&gt;&lt;/alt-periodical&gt;&lt;pages&gt;31-3&lt;/pages&gt;&lt;volume&gt;146&lt;/volume&gt;&lt;number&gt;1&lt;/number&gt;&lt;edition&gt;1987/01/01&lt;/edition&gt;&lt;keywords&gt;&lt;keyword&gt;Adolescent&lt;/keyword&gt;&lt;keyword&gt;Anti-Bacterial Agents/therapeutic use&lt;/keyword&gt;&lt;keyword&gt;Antifungal Agents/therapeutic use&lt;/keyword&gt;&lt;keyword&gt;Bacterial Infections/diagnosis/*etiology/prevention &amp;amp; control&lt;/keyword&gt;&lt;keyword&gt;Heart Defects, Congenital/*surgery&lt;/keyword&gt;&lt;keyword&gt;Humans&lt;/keyword&gt;&lt;keyword&gt;Infant, Newborn&lt;/keyword&gt;&lt;keyword&gt;Male&lt;/keyword&gt;&lt;keyword&gt;Mycoses/*etiology/prevention &amp;amp; control&lt;/keyword&gt;&lt;keyword&gt;Preanesthetic Medication&lt;/keyword&gt;&lt;keyword&gt;Staphylococcal Infections/etiology/prevention &amp;amp; control&lt;/keyword&gt;&lt;keyword&gt;Surgical Wound Infection/*etiology/prevention &amp;amp; control&lt;/keyword&gt;&lt;/keywords&gt;&lt;dates&gt;&lt;year&gt;1987&lt;/year&gt;&lt;pub-dates&gt;&lt;date&gt;Jan&lt;/date&gt;&lt;/pub-dates&gt;&lt;/dates&gt;&lt;isbn&gt;0340-6199 (Print)&amp;#xD;0340-6199 (Linking)&lt;/isbn&gt;&lt;accession-num&gt;3582402&lt;/accession-num&gt;&lt;work-type&gt;Comparative Study&lt;/work-type&gt;&lt;urls&gt;&lt;related-urls&gt;&lt;url&gt;http://www.ncbi.nlm.nih.gov/pubmed/3582402&lt;/url&gt;&lt;/related-urls&gt;&lt;/urls&gt;&lt;language&gt;eng&lt;/language&gt;&lt;/record&gt;&lt;/Cite&gt;&lt;/EndNote&gt;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16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767C6B5E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Germany</w:t>
            </w:r>
          </w:p>
        </w:tc>
        <w:tc>
          <w:tcPr>
            <w:tcW w:w="1605" w:type="dxa"/>
          </w:tcPr>
          <w:p w14:paraId="1E2FDE8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Retrospective cohort</w:t>
            </w:r>
          </w:p>
        </w:tc>
        <w:tc>
          <w:tcPr>
            <w:tcW w:w="1630" w:type="dxa"/>
          </w:tcPr>
          <w:p w14:paraId="2D7796F6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Children,</w:t>
            </w:r>
          </w:p>
          <w:p w14:paraId="5FE739A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n = 245</w:t>
            </w:r>
          </w:p>
        </w:tc>
        <w:tc>
          <w:tcPr>
            <w:tcW w:w="1278" w:type="dxa"/>
          </w:tcPr>
          <w:p w14:paraId="449A9C4C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7A6ADC08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Fungal and bacterial infection</w:t>
            </w:r>
          </w:p>
          <w:p w14:paraId="70882999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43" w:type="dxa"/>
          </w:tcPr>
          <w:p w14:paraId="32B0B4D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n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1983-1984, bacterial and fungal infections occurred in 3.6% of 245 compar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d to 17.8% of 469 in 1968-1972</w:t>
            </w:r>
          </w:p>
          <w:p w14:paraId="40156E7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68" w:type="dxa"/>
          </w:tcPr>
          <w:p w14:paraId="113CDD4D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Staphylococca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nfections decreased from 3.4% to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0.8% </w:t>
            </w:r>
          </w:p>
          <w:p w14:paraId="67027A4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Gram-negative bacteria decreased from 6.9%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to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0%</w:t>
            </w:r>
          </w:p>
          <w:p w14:paraId="651B1066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A1818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Candida </w:t>
            </w:r>
            <w:proofErr w:type="spellStart"/>
            <w:r w:rsidRPr="00C221BC">
              <w:rPr>
                <w:rFonts w:ascii="Times New Roman" w:hAnsi="Times New Roman" w:cs="Times New Roman"/>
                <w:i/>
                <w:sz w:val="20"/>
                <w:szCs w:val="20"/>
              </w:rPr>
              <w:t>albican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nfections increased from 0% to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1.2%</w:t>
            </w:r>
          </w:p>
        </w:tc>
      </w:tr>
      <w:tr w:rsidR="008857A2" w:rsidRPr="00C221BC" w14:paraId="34BEFC8A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70C1F2FF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t>Pollock et al., 1990</w:t>
            </w:r>
            <w:hyperlink w:anchor="_ENREF_38" w:tooltip="Pollock, 1990 #29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Qb2xsb2NrPC9BdXRob3I+PFllYXI+MTk5MDwvWWVhcj48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=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Qb2xsb2NrPC9BdXRob3I+PFllYXI+MTk5MDwvWWVhcj48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=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38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5B940DCE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Canada</w:t>
            </w:r>
          </w:p>
        </w:tc>
        <w:tc>
          <w:tcPr>
            <w:tcW w:w="1605" w:type="dxa"/>
          </w:tcPr>
          <w:p w14:paraId="59E28AB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rospective cohort</w:t>
            </w:r>
          </w:p>
        </w:tc>
        <w:tc>
          <w:tcPr>
            <w:tcW w:w="1630" w:type="dxa"/>
          </w:tcPr>
          <w:p w14:paraId="62EFE05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Children,</w:t>
            </w:r>
          </w:p>
          <w:p w14:paraId="277DAE3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n = 310</w:t>
            </w:r>
          </w:p>
        </w:tc>
        <w:tc>
          <w:tcPr>
            <w:tcW w:w="1278" w:type="dxa"/>
          </w:tcPr>
          <w:p w14:paraId="1B903FB5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07E8B52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Bacteremia was positive culture, but no contamination</w:t>
            </w:r>
          </w:p>
          <w:p w14:paraId="057B88EB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Superficial sternal wound infection limited to skin and soft tissue overlying the sternum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ith or without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bacteremia</w:t>
            </w:r>
          </w:p>
          <w:p w14:paraId="6F4065BA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Deep sternal wound infection (</w:t>
            </w: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mediastinitis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) was infection extending to sternum and/or mediastinum content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with or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without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bacteremia</w:t>
            </w:r>
          </w:p>
        </w:tc>
        <w:tc>
          <w:tcPr>
            <w:tcW w:w="2343" w:type="dxa"/>
          </w:tcPr>
          <w:p w14:paraId="148B7FEB" w14:textId="77777777" w:rsidR="008857A2" w:rsidRPr="00C221BC" w:rsidRDefault="008857A2" w:rsidP="003A0DB2">
            <w:pPr>
              <w:shd w:val="clear" w:color="auto" w:fill="FFFFFF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lastRenderedPageBreak/>
              <w:t xml:space="preserve">40/310 (12.9%) patients developed nosocomial infections and had 78 episodes of infection, of which 28% (22) were surgical site </w:t>
            </w:r>
          </w:p>
          <w:p w14:paraId="46B70ADA" w14:textId="77777777" w:rsidR="008857A2" w:rsidRPr="00C221BC" w:rsidRDefault="008857A2" w:rsidP="003A0DB2">
            <w:pPr>
              <w:shd w:val="clear" w:color="auto" w:fill="FFFFFF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  <w:p w14:paraId="772814AD" w14:textId="77777777" w:rsidR="008857A2" w:rsidRPr="00C221BC" w:rsidRDefault="008857A2" w:rsidP="003A0DB2">
            <w:pPr>
              <w:shd w:val="clear" w:color="auto" w:fill="FFFFFF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Incidence of bacteremia and other central and arterial line-related infections were 6.8/100 </w:t>
            </w:r>
          </w:p>
          <w:p w14:paraId="57AE15A0" w14:textId="77777777" w:rsidR="008857A2" w:rsidRPr="00C221BC" w:rsidRDefault="008857A2" w:rsidP="003A0DB2">
            <w:pPr>
              <w:shd w:val="clear" w:color="auto" w:fill="FFFFFF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4C8080CD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68" w:type="dxa"/>
          </w:tcPr>
          <w:p w14:paraId="78DA24F7" w14:textId="77777777" w:rsidR="008857A2" w:rsidRPr="00C221BC" w:rsidRDefault="008857A2" w:rsidP="003A0DB2">
            <w:pPr>
              <w:shd w:val="clear" w:color="auto" w:fill="FFFFFF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Staphylococcus aureus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was</w:t>
            </w:r>
            <w:r w:rsidRPr="00C221B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70%, coagulase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egative staphylococci was</w:t>
            </w:r>
            <w:r w:rsidRPr="00C221B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30%, </w:t>
            </w:r>
            <w:r w:rsidRPr="00C221BC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Pseudomonas aeruginosa</w:t>
            </w:r>
            <w:r w:rsidRPr="00C221B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27%), Candida spp. (27%) </w:t>
            </w:r>
          </w:p>
          <w:p w14:paraId="63C91888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A1818"/>
                <w:sz w:val="20"/>
                <w:szCs w:val="20"/>
              </w:rPr>
            </w:pPr>
          </w:p>
        </w:tc>
      </w:tr>
      <w:tr w:rsidR="008857A2" w:rsidRPr="00C221BC" w14:paraId="307CC906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1DEAF986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Valera et al., 2001</w:t>
            </w:r>
            <w:hyperlink w:anchor="_ENREF_15" w:tooltip="Valera, 2001 #30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WYWxlcmE8L0F1dGhvcj48WWVhcj4yMDAxPC9ZZWFyPjxS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WYWxlcmE8L0F1dGhvcj48WWVhcj4yMDAxPC9ZZWFyPjxS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15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5A7356C8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Italy</w:t>
            </w:r>
          </w:p>
        </w:tc>
        <w:tc>
          <w:tcPr>
            <w:tcW w:w="1605" w:type="dxa"/>
          </w:tcPr>
          <w:p w14:paraId="15D50CFA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rospective cohort study</w:t>
            </w:r>
          </w:p>
        </w:tc>
        <w:tc>
          <w:tcPr>
            <w:tcW w:w="1630" w:type="dxa"/>
          </w:tcPr>
          <w:p w14:paraId="295F8FE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E1C1D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Children </w:t>
            </w:r>
            <w:r>
              <w:rPr>
                <w:rFonts w:ascii="Times New Roman" w:hAnsi="Times New Roman" w:cs="Times New Roman"/>
                <w:color w:val="1E1C1D"/>
                <w:sz w:val="20"/>
                <w:szCs w:val="20"/>
              </w:rPr>
              <w:t xml:space="preserve">aged ranging from 0 to </w:t>
            </w:r>
            <w:r w:rsidRPr="00C221BC">
              <w:rPr>
                <w:rFonts w:ascii="Times New Roman" w:hAnsi="Times New Roman" w:cs="Times New Roman"/>
                <w:color w:val="1E1C1D"/>
                <w:sz w:val="20"/>
                <w:szCs w:val="20"/>
              </w:rPr>
              <w:t>441 months,</w:t>
            </w:r>
          </w:p>
          <w:p w14:paraId="521FD2BA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 = 104</w:t>
            </w:r>
          </w:p>
          <w:p w14:paraId="29E40C8D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</w:p>
        </w:tc>
        <w:tc>
          <w:tcPr>
            <w:tcW w:w="1278" w:type="dxa"/>
          </w:tcPr>
          <w:p w14:paraId="2CC2550A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364535FA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E1C1D"/>
                <w:sz w:val="20"/>
                <w:szCs w:val="20"/>
              </w:rPr>
              <w:t xml:space="preserve">Nosocomial infections were diagnosed according to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National Nosoco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mial Infections Surveillance System</w:t>
            </w:r>
            <w:r w:rsidRPr="00C221BC">
              <w:rPr>
                <w:rFonts w:ascii="Times New Roman" w:hAnsi="Times New Roman" w:cs="Times New Roman"/>
                <w:color w:val="1E1C1D"/>
                <w:sz w:val="20"/>
                <w:szCs w:val="20"/>
              </w:rPr>
              <w:t xml:space="preserve"> criteria</w:t>
            </w:r>
          </w:p>
          <w:p w14:paraId="18348D64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43" w:type="dxa"/>
          </w:tcPr>
          <w:p w14:paraId="3320F97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E1C1D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E1C1D"/>
                <w:sz w:val="20"/>
                <w:szCs w:val="20"/>
              </w:rPr>
              <w:t>Nosocomial infection</w:t>
            </w:r>
            <w:r w:rsidRPr="00C221BC">
              <w:rPr>
                <w:rFonts w:ascii="Times New Roman" w:hAnsi="Times New Roman" w:cs="Times New Roman"/>
                <w:color w:val="1E1C1D"/>
                <w:sz w:val="20"/>
                <w:szCs w:val="20"/>
              </w:rPr>
              <w:t xml:space="preserve"> was 30.8% (32/104): 23.1% developed one infection, 7.7% two or more </w:t>
            </w:r>
          </w:p>
          <w:p w14:paraId="130E1BCD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E1C1D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E1C1D"/>
                <w:sz w:val="20"/>
                <w:szCs w:val="20"/>
              </w:rPr>
              <w:t xml:space="preserve">Rate of nosocomial infection was 2.17/100 </w:t>
            </w:r>
            <w:r w:rsidRPr="00C221BC">
              <w:rPr>
                <w:rFonts w:ascii="Times New Roman" w:hAnsi="Times New Roman" w:cs="Times New Roman"/>
                <w:color w:val="1E1C1D"/>
                <w:sz w:val="20"/>
                <w:szCs w:val="20"/>
              </w:rPr>
              <w:t>hospitalization</w:t>
            </w:r>
            <w:r>
              <w:rPr>
                <w:rFonts w:ascii="Times New Roman" w:hAnsi="Times New Roman" w:cs="Times New Roman"/>
                <w:color w:val="1E1C1D"/>
                <w:sz w:val="20"/>
                <w:szCs w:val="20"/>
              </w:rPr>
              <w:t>-days</w:t>
            </w:r>
            <w:r w:rsidRPr="00C221BC">
              <w:rPr>
                <w:rFonts w:ascii="Times New Roman" w:hAnsi="Times New Roman" w:cs="Times New Roman"/>
                <w:color w:val="1E1C1D"/>
                <w:sz w:val="20"/>
                <w:szCs w:val="20"/>
              </w:rPr>
              <w:t xml:space="preserve"> (50/2304)</w:t>
            </w:r>
          </w:p>
          <w:p w14:paraId="1F4D4058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E1C1D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E1C1D"/>
                <w:sz w:val="20"/>
                <w:szCs w:val="20"/>
              </w:rPr>
              <w:t>Rate of sepsis was 19/1000 catheter-</w:t>
            </w:r>
            <w:r w:rsidRPr="00C221BC">
              <w:rPr>
                <w:rFonts w:ascii="Times New Roman" w:hAnsi="Times New Roman" w:cs="Times New Roman"/>
                <w:color w:val="1E1C1D"/>
                <w:sz w:val="20"/>
                <w:szCs w:val="20"/>
              </w:rPr>
              <w:t>days (16/852)</w:t>
            </w:r>
          </w:p>
          <w:p w14:paraId="71AA44A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E1C1D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E1C1D"/>
                <w:sz w:val="20"/>
                <w:szCs w:val="20"/>
              </w:rPr>
              <w:t xml:space="preserve">Risk factors </w:t>
            </w:r>
            <w:r>
              <w:rPr>
                <w:rFonts w:ascii="Times New Roman" w:hAnsi="Times New Roman" w:cs="Times New Roman"/>
                <w:color w:val="1E1C1D"/>
                <w:sz w:val="20"/>
                <w:szCs w:val="20"/>
              </w:rPr>
              <w:t>of nosocomial infection</w:t>
            </w:r>
            <w:r w:rsidRPr="00C221BC">
              <w:rPr>
                <w:rFonts w:ascii="Times New Roman" w:hAnsi="Times New Roman" w:cs="Times New Roman"/>
                <w:color w:val="1E1C1D"/>
                <w:sz w:val="20"/>
                <w:szCs w:val="20"/>
              </w:rPr>
              <w:t>: length of preoperative admission &gt;5 days, length of admission &gt;10 days, delayed chest closure, and cyanotic heart disease</w:t>
            </w:r>
          </w:p>
        </w:tc>
        <w:tc>
          <w:tcPr>
            <w:tcW w:w="2268" w:type="dxa"/>
          </w:tcPr>
          <w:p w14:paraId="2C1804C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A1818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E1C1D"/>
                <w:sz w:val="20"/>
                <w:szCs w:val="20"/>
              </w:rPr>
              <w:t xml:space="preserve">The most common pathogen was </w:t>
            </w:r>
            <w:r w:rsidRPr="00C221BC">
              <w:rPr>
                <w:rFonts w:ascii="Times New Roman" w:hAnsi="Times New Roman" w:cs="Times New Roman"/>
                <w:i/>
                <w:iCs/>
                <w:color w:val="1E1C1D"/>
                <w:sz w:val="20"/>
                <w:szCs w:val="20"/>
              </w:rPr>
              <w:t>Pseudomonas aeruginosa</w:t>
            </w:r>
          </w:p>
        </w:tc>
      </w:tr>
      <w:tr w:rsidR="008857A2" w:rsidRPr="00C221BC" w14:paraId="623F42BB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3E38A686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proofErr w:type="spellStart"/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t>Allpress</w:t>
            </w:r>
            <w:proofErr w:type="spellEnd"/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 et al., 2004</w:t>
            </w:r>
            <w:hyperlink w:anchor="_ENREF_17" w:tooltip="Allpress, 2004 #31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BbGxwcmVzczwvQXV0aG9yPjxZZWFyPjIwMDQ8L1llYXI+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BbGxwcmVzczwvQXV0aG9yPjxZZWFyPjIwMDQ8L1llYXI+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17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1E593720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USA</w:t>
            </w:r>
          </w:p>
        </w:tc>
        <w:tc>
          <w:tcPr>
            <w:tcW w:w="1605" w:type="dxa"/>
          </w:tcPr>
          <w:p w14:paraId="5FA4954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rospective cohort</w:t>
            </w:r>
          </w:p>
        </w:tc>
        <w:tc>
          <w:tcPr>
            <w:tcW w:w="1630" w:type="dxa"/>
          </w:tcPr>
          <w:p w14:paraId="48007A2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Children aged &lt;18 years,</w:t>
            </w:r>
          </w:p>
          <w:p w14:paraId="555BC399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n = 826</w:t>
            </w:r>
          </w:p>
        </w:tc>
        <w:tc>
          <w:tcPr>
            <w:tcW w:w="1278" w:type="dxa"/>
          </w:tcPr>
          <w:p w14:paraId="3C6BA7B6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090DD6E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Surgical sit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nfections was defined using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National Nosoco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mial Infections Surveillance System criteria </w:t>
            </w:r>
          </w:p>
          <w:p w14:paraId="72F8F61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E1C1D"/>
                <w:sz w:val="20"/>
                <w:szCs w:val="20"/>
              </w:rPr>
            </w:pPr>
          </w:p>
        </w:tc>
        <w:tc>
          <w:tcPr>
            <w:tcW w:w="2343" w:type="dxa"/>
          </w:tcPr>
          <w:p w14:paraId="54068CDA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Surgical site infection</w:t>
            </w: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developed in 19/826 (2.3%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): limited to soft tissue was</w:t>
            </w: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12 and deeper infection 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was</w:t>
            </w: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7 </w:t>
            </w:r>
          </w:p>
          <w:p w14:paraId="1A566AA1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Risk factors of surgical site infection</w:t>
            </w: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: duration of surgery (OR 1.4; 95%CI 1.2-1.8) and age &lt;1 month </w:t>
            </w: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lastRenderedPageBreak/>
              <w:t xml:space="preserve">(OR 14; 95%CI 3.3-58.4) </w:t>
            </w:r>
          </w:p>
        </w:tc>
        <w:tc>
          <w:tcPr>
            <w:tcW w:w="2268" w:type="dxa"/>
          </w:tcPr>
          <w:p w14:paraId="00455764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lastRenderedPageBreak/>
              <w:t xml:space="preserve">Staphylococcus aureus </w:t>
            </w: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yielded in 11, coagulase- negative </w:t>
            </w:r>
            <w:r w:rsidRPr="00C221BC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 xml:space="preserve">Staphylococcus </w:t>
            </w: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in 5 and </w:t>
            </w:r>
            <w:r w:rsidRPr="00C221BC">
              <w:rPr>
                <w:rFonts w:ascii="Times New Roman" w:hAnsi="Times New Roman" w:cs="Times New Roman"/>
                <w:bCs/>
                <w:i/>
                <w:iCs/>
                <w:sz w:val="20"/>
                <w:szCs w:val="20"/>
              </w:rPr>
              <w:t xml:space="preserve">Escherichia coli </w:t>
            </w: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in 2 </w:t>
            </w:r>
          </w:p>
          <w:p w14:paraId="7F3653F1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A1818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>One patient did not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have </w:t>
            </w: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>pathogen isolated</w:t>
            </w:r>
          </w:p>
        </w:tc>
      </w:tr>
      <w:tr w:rsidR="008857A2" w:rsidRPr="00C221BC" w14:paraId="748F0372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2FEFE3AA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Costello et al., 2008</w:t>
            </w:r>
            <w:hyperlink w:anchor="_ENREF_22" w:tooltip="Costello, 2008 #34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Db3N0ZWxsbzwvQXV0aG9yPjxZZWFyPjIwMDg8L1llYXI+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Db3N0ZWxsbzwvQXV0aG9yPjxZZWFyPjIwMDg8L1llYXI+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22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20FDC188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USA</w:t>
            </w:r>
          </w:p>
        </w:tc>
        <w:tc>
          <w:tcPr>
            <w:tcW w:w="1605" w:type="dxa"/>
          </w:tcPr>
          <w:p w14:paraId="41F650E7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Interrupted time-series design </w:t>
            </w:r>
          </w:p>
          <w:p w14:paraId="218A873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Intervention included a comprehe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ive central line–associated bloodstream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prevention initiative including establishment of a unit-based infection control nurse position, education for physicians and nurses, real-time feedba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k on central line–associated bloodstream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data, implementation of central venous line insertion, access, and maintenance bundles, and introduction of daily goal sheets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on rounds </w:t>
            </w:r>
          </w:p>
        </w:tc>
        <w:tc>
          <w:tcPr>
            <w:tcW w:w="1630" w:type="dxa"/>
          </w:tcPr>
          <w:p w14:paraId="5A72D00D" w14:textId="77777777" w:rsidR="008857A2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Children aged 0.1 to 18 year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</w:t>
            </w:r>
          </w:p>
          <w:p w14:paraId="01A478F7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 = 3319</w:t>
            </w:r>
          </w:p>
        </w:tc>
        <w:tc>
          <w:tcPr>
            <w:tcW w:w="1278" w:type="dxa"/>
          </w:tcPr>
          <w:p w14:paraId="1DC140F9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19E64E80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Laboratory-Confirmed bloodstream infection was defined using</w:t>
            </w: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National Healthcare Safety Network</w:t>
            </w: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Criteria </w:t>
            </w:r>
          </w:p>
        </w:tc>
        <w:tc>
          <w:tcPr>
            <w:tcW w:w="2343" w:type="dxa"/>
          </w:tcPr>
          <w:p w14:paraId="335E52C4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reintervention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central line–associated bloodstream infection rate was 7.8/1000 catheter-day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4499E542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Intervention pe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od: central line–associated bloodstream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rat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wa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.3/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1000 catheter-days </w:t>
            </w:r>
          </w:p>
          <w:p w14:paraId="5EFCF21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8DFA40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68" w:type="dxa"/>
          </w:tcPr>
          <w:p w14:paraId="26A3CA27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A1818"/>
                <w:sz w:val="20"/>
                <w:szCs w:val="20"/>
              </w:rPr>
            </w:pPr>
          </w:p>
        </w:tc>
      </w:tr>
      <w:tr w:rsidR="008857A2" w:rsidRPr="00C221BC" w14:paraId="39FEEE5E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2D841EFB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proofErr w:type="spellStart"/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Sarvikivi</w:t>
            </w:r>
            <w:proofErr w:type="spellEnd"/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 et al., 2008</w:t>
            </w:r>
            <w:hyperlink w:anchor="_ENREF_13" w:tooltip="Sarvikivi, 2008 #35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TYXJ2aWtpdmk8L0F1dGhvcj48WWVhcj4yMDA4PC9ZZWFy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TYXJ2aWtpdmk8L0F1dGhvcj48WWVhcj4yMDA4PC9ZZWFy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13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40A552AF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Finland</w:t>
            </w:r>
          </w:p>
        </w:tc>
        <w:tc>
          <w:tcPr>
            <w:tcW w:w="1605" w:type="dxa"/>
          </w:tcPr>
          <w:p w14:paraId="2161D2B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Retrospective cohort</w:t>
            </w:r>
          </w:p>
        </w:tc>
        <w:tc>
          <w:tcPr>
            <w:tcW w:w="1630" w:type="dxa"/>
          </w:tcPr>
          <w:p w14:paraId="40DCEFA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Children aged ranging from 8.7 ± 30.5 months, </w:t>
            </w:r>
          </w:p>
          <w:p w14:paraId="76E380B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 = 511</w:t>
            </w:r>
          </w:p>
        </w:tc>
        <w:tc>
          <w:tcPr>
            <w:tcW w:w="1278" w:type="dxa"/>
          </w:tcPr>
          <w:p w14:paraId="10CE91AE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5FB76A8B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urgical site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occurred within 30 days after surgery</w:t>
            </w:r>
          </w:p>
          <w:p w14:paraId="1A7F4864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43" w:type="dxa"/>
          </w:tcPr>
          <w:p w14:paraId="2008DB67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socomial infection rate wa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6.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/1000 patient-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days includ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ng 21 superficial and 6 deep surgical site infections</w:t>
            </w:r>
          </w:p>
        </w:tc>
        <w:tc>
          <w:tcPr>
            <w:tcW w:w="2268" w:type="dxa"/>
          </w:tcPr>
          <w:p w14:paraId="0ED5C54E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A1818"/>
                <w:sz w:val="20"/>
                <w:szCs w:val="20"/>
              </w:rPr>
            </w:pPr>
          </w:p>
        </w:tc>
      </w:tr>
      <w:tr w:rsidR="008857A2" w:rsidRPr="00C221BC" w14:paraId="44CDC7E3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040B6C5C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t>O’Brien et al., 2010</w:t>
            </w:r>
            <w:hyperlink w:anchor="_ENREF_28" w:tooltip="O'Brien, 2010 #36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PJmFwb3M7QnJpZW48L0F1dGhvcj48WWVhcj4yMDEwPC9Z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PJmFwb3M7QnJpZW48L0F1dGhvcj48WWVhcj4yMDEwPC9Z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28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4548C197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USA</w:t>
            </w:r>
          </w:p>
        </w:tc>
        <w:tc>
          <w:tcPr>
            <w:tcW w:w="1605" w:type="dxa"/>
          </w:tcPr>
          <w:p w14:paraId="1337923A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Retrospective cohort</w:t>
            </w:r>
          </w:p>
        </w:tc>
        <w:tc>
          <w:tcPr>
            <w:tcW w:w="1630" w:type="dxa"/>
          </w:tcPr>
          <w:p w14:paraId="55F182C7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Children aged &lt;18 years,</w:t>
            </w:r>
          </w:p>
          <w:p w14:paraId="2D32DF9D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 = 992</w:t>
            </w:r>
          </w:p>
        </w:tc>
        <w:tc>
          <w:tcPr>
            <w:tcW w:w="1278" w:type="dxa"/>
          </w:tcPr>
          <w:p w14:paraId="13B96347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4A225B15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Bacteremia: a </w:t>
            </w:r>
            <w:r w:rsidRPr="00C221BC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>positive blood culture (including positive bacterial, fungal, or yeast culture) during the first 14 days after a surgical procedure and experienced signs or symptoms of infection or the infection was treated by the physician</w:t>
            </w:r>
          </w:p>
        </w:tc>
        <w:tc>
          <w:tcPr>
            <w:tcW w:w="2343" w:type="dxa"/>
          </w:tcPr>
          <w:p w14:paraId="230D08A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 xml:space="preserve">15/992 (1.5%) patients developed bacteremia </w:t>
            </w:r>
          </w:p>
          <w:p w14:paraId="4610AD5A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 xml:space="preserve">Glucose level associated with postoperative bacteremia (OR 3.3, 95%CI 1.04-10.39) </w:t>
            </w:r>
          </w:p>
          <w:p w14:paraId="08D73DA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68" w:type="dxa"/>
          </w:tcPr>
          <w:p w14:paraId="4463D421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A1818"/>
                <w:sz w:val="20"/>
                <w:szCs w:val="20"/>
              </w:rPr>
            </w:pPr>
          </w:p>
        </w:tc>
      </w:tr>
      <w:tr w:rsidR="008857A2" w:rsidRPr="00C221BC" w14:paraId="6B685344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257A1766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proofErr w:type="spellStart"/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Lomtadze</w:t>
            </w:r>
            <w:proofErr w:type="spellEnd"/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 xml:space="preserve"> et al., 2010</w:t>
            </w:r>
            <w:hyperlink w:anchor="_ENREF_9" w:tooltip="Lomtadze, 2010 #38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/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 &lt;EndNote&gt;&lt;Cite&gt;&lt;Author&gt;Lomtadze&lt;/Author&gt;&lt;Year&gt;2010&lt;/Year&gt;&lt;RecNum&gt;38&lt;/RecNum&gt;&lt;DisplayText&gt;&lt;style face="superscript"&gt;9&lt;/style&gt;&lt;/DisplayText&gt;&lt;record&gt;&lt;rec-number&gt;38&lt;/rec-number&gt;&lt;foreign-keys&gt;&lt;key app="EN" db-id="0v2pw2xeoprx2oewtdpxvawotf0x9dwppexe"&gt;38&lt;/key&gt;&lt;/foreign-keys&gt;&lt;ref-type name="Journal Article"&gt;17&lt;/ref-type&gt;&lt;contributors&gt;&lt;authors&gt;&lt;author&gt;Lomtadze, M.&lt;/author&gt;&lt;author&gt;Chkhaidze, M.&lt;/author&gt;&lt;author&gt;Mgeladze, E.&lt;/author&gt;&lt;author&gt;Metreveli, I.&lt;/author&gt;&lt;author&gt;Tsintsadze, A.&lt;/author&gt;&lt;/authors&gt;&lt;/contributors&gt;&lt;titles&gt;&lt;title&gt;Incidence and risk factors of nosocomial infections after cardiac surgery in Georgian population with congenital heart diseases&lt;/title&gt;&lt;secondary-title&gt;Georgian Medical News&lt;/secondary-title&gt;&lt;/titles&gt;&lt;periodical&gt;&lt;full-title&gt;Georgian Medical News&lt;/full-title&gt;&lt;/periodical&gt;&lt;pages&gt;7-10&lt;/pages&gt;&lt;volume&gt;1&lt;/volume&gt;&lt;dates&gt;&lt;year&gt;2010&lt;/year&gt;&lt;/dates&gt;&lt;urls&gt;&lt;/urls&gt;&lt;/record&gt;&lt;/Cite&gt;&lt;/EndNote&gt;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noProof/>
                  <w:sz w:val="20"/>
                  <w:szCs w:val="20"/>
                  <w:vertAlign w:val="superscript"/>
                </w:rPr>
                <w:t>9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57E065EA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Georgia</w:t>
            </w:r>
          </w:p>
        </w:tc>
        <w:tc>
          <w:tcPr>
            <w:tcW w:w="1605" w:type="dxa"/>
          </w:tcPr>
          <w:p w14:paraId="56B2B53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Retrospective cohort</w:t>
            </w:r>
          </w:p>
        </w:tc>
        <w:tc>
          <w:tcPr>
            <w:tcW w:w="1630" w:type="dxa"/>
          </w:tcPr>
          <w:p w14:paraId="20E019AA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Children aged 1 day to 15 years, </w:t>
            </w:r>
          </w:p>
          <w:p w14:paraId="5045583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 = 387</w:t>
            </w:r>
          </w:p>
        </w:tc>
        <w:tc>
          <w:tcPr>
            <w:tcW w:w="1278" w:type="dxa"/>
          </w:tcPr>
          <w:p w14:paraId="0F550394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4B770BF2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osocomial infection was defined based on the National I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fections Surveil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lance System criteria </w:t>
            </w:r>
          </w:p>
        </w:tc>
        <w:tc>
          <w:tcPr>
            <w:tcW w:w="2343" w:type="dxa"/>
          </w:tcPr>
          <w:p w14:paraId="3112322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socomial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was 62/387 (16%): 55 had one infection and 7 ha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two different infection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221C04CD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Sepsis was diagnosed i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4 (34</w:t>
            </w:r>
            <w:proofErr w:type="gramStart"/>
            <w:r>
              <w:rPr>
                <w:rFonts w:ascii="Times New Roman" w:hAnsi="Times New Roman" w:cs="Times New Roman"/>
                <w:sz w:val="20"/>
                <w:szCs w:val="20"/>
              </w:rPr>
              <w:t>,8</w:t>
            </w:r>
            <w:proofErr w:type="gramEnd"/>
            <w:r>
              <w:rPr>
                <w:rFonts w:ascii="Times New Roman" w:hAnsi="Times New Roman" w:cs="Times New Roman"/>
                <w:sz w:val="20"/>
                <w:szCs w:val="20"/>
              </w:rPr>
              <w:t>%), primary bloodstream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with positive blood cultures were 3 (4,3%), severe sepsis occurred in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1 patient, septic shock – in 2 patients (2,9%) </w:t>
            </w:r>
          </w:p>
          <w:p w14:paraId="27F0EA24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Nosocomial pneumonia was in 27 (39,1%),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surgical site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infecion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 8 (11,6%), urinary tract infections in 3 (4,3%), endocarditis in 1 (1,4%) patients</w:t>
            </w:r>
          </w:p>
        </w:tc>
        <w:tc>
          <w:tcPr>
            <w:tcW w:w="2268" w:type="dxa"/>
          </w:tcPr>
          <w:p w14:paraId="60532D5C" w14:textId="77777777" w:rsidR="008857A2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The main most causative G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am-negative agent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Klebsiella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spp., </w:t>
            </w:r>
            <w:r w:rsidRPr="004D06B8">
              <w:rPr>
                <w:rFonts w:ascii="Times New Roman" w:hAnsi="Times New Roman" w:cs="Times New Roman"/>
                <w:i/>
                <w:sz w:val="20"/>
                <w:szCs w:val="20"/>
              </w:rPr>
              <w:t>Pseudomonas aeruginosa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and Acinetobacter spp. </w:t>
            </w:r>
          </w:p>
          <w:p w14:paraId="72000ACB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The commonest Gram-positive pathogens were </w:t>
            </w:r>
            <w:r w:rsidRPr="004D06B8">
              <w:rPr>
                <w:rFonts w:ascii="Times New Roman" w:hAnsi="Times New Roman" w:cs="Times New Roman"/>
                <w:i/>
                <w:sz w:val="20"/>
                <w:szCs w:val="20"/>
              </w:rPr>
              <w:t>Staphylococcus epi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dermidis </w:t>
            </w:r>
            <w:r w:rsidRPr="004D06B8">
              <w:rPr>
                <w:rFonts w:ascii="Times New Roman" w:hAnsi="Times New Roman" w:cs="Times New Roman"/>
                <w:sz w:val="20"/>
                <w:szCs w:val="20"/>
              </w:rPr>
              <w:t xml:space="preserve">and </w:t>
            </w:r>
            <w:r w:rsidRPr="004D06B8">
              <w:rPr>
                <w:rFonts w:ascii="Times New Roman" w:hAnsi="Times New Roman" w:cs="Times New Roman"/>
                <w:i/>
                <w:sz w:val="20"/>
                <w:szCs w:val="20"/>
              </w:rPr>
              <w:lastRenderedPageBreak/>
              <w:t>Staphylococcus aureu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06AB0EED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A1818"/>
                <w:sz w:val="20"/>
                <w:szCs w:val="20"/>
              </w:rPr>
            </w:pPr>
          </w:p>
        </w:tc>
      </w:tr>
      <w:tr w:rsidR="008857A2" w:rsidRPr="00C221BC" w14:paraId="49AE2A68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1C4F483F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lastRenderedPageBreak/>
              <w:t>Barker et al., 2010</w:t>
            </w:r>
            <w:hyperlink w:anchor="_ENREF_19" w:tooltip="Barker, 2010 #39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CYXJrZXI8L0F1dGhvcj48WWVhcj4yMDEwPC9ZZWFyPjxS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CYXJrZXI8L0F1dGhvcj48WWVhcj4yMDEwPC9ZZWFyPjxS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noProof/>
                  <w:sz w:val="20"/>
                  <w:szCs w:val="20"/>
                  <w:vertAlign w:val="superscript"/>
                </w:rPr>
                <w:t>19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28936C22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USA</w:t>
            </w:r>
          </w:p>
        </w:tc>
        <w:tc>
          <w:tcPr>
            <w:tcW w:w="1605" w:type="dxa"/>
          </w:tcPr>
          <w:p w14:paraId="3AA826A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Retrospective cohort,</w:t>
            </w:r>
          </w:p>
          <w:p w14:paraId="5FDE8C88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Multicenter study (48 centers)</w:t>
            </w:r>
          </w:p>
        </w:tc>
        <w:tc>
          <w:tcPr>
            <w:tcW w:w="1630" w:type="dxa"/>
          </w:tcPr>
          <w:p w14:paraId="77C2376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Children aged &lt;18 years, </w:t>
            </w:r>
          </w:p>
          <w:p w14:paraId="70D3C61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= 30078</w:t>
            </w:r>
          </w:p>
        </w:tc>
        <w:tc>
          <w:tcPr>
            <w:tcW w:w="1278" w:type="dxa"/>
          </w:tcPr>
          <w:p w14:paraId="0762C383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72F32EC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Major infection was defined as septicemia, </w:t>
            </w: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mediastinitis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, or endocarditis before hospital discharge, or after discharge if it w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s attributed to the operation</w:t>
            </w:r>
          </w:p>
          <w:p w14:paraId="7655D53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43" w:type="dxa"/>
          </w:tcPr>
          <w:p w14:paraId="55E0976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Of 30</w:t>
            </w:r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 xml:space="preserve">078 children, 2.8% had major infection (2.6% septicemia, 0.3% </w:t>
            </w:r>
            <w:proofErr w:type="spellStart"/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mediasti</w:t>
            </w:r>
            <w:r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nitis</w:t>
            </w:r>
            <w:proofErr w:type="spellEnd"/>
            <w:r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, and 0.09% endocarditis)</w:t>
            </w:r>
          </w:p>
          <w:p w14:paraId="241E670D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Mortality and postoperative length of stay were greater in those with major infection (mortal</w:t>
            </w:r>
            <w:r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ity, 22.2% versus 3</w:t>
            </w:r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 xml:space="preserve">%; length of stay &gt;21 </w:t>
            </w:r>
            <w:r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days, 69.9% versus 10.7%)</w:t>
            </w:r>
          </w:p>
          <w:p w14:paraId="3D641C8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 xml:space="preserve">Predictors of major infections: young age, high complexity, previous cardiothoracic operation, preoperative length of stay more than 1 day, preoperative ventilator support, and presence of a genetic abnormality </w:t>
            </w:r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lastRenderedPageBreak/>
              <w:t>(p&lt;</w:t>
            </w:r>
            <w:r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0.001)</w:t>
            </w:r>
          </w:p>
        </w:tc>
        <w:tc>
          <w:tcPr>
            <w:tcW w:w="2268" w:type="dxa"/>
          </w:tcPr>
          <w:p w14:paraId="44A6AFA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C221BC" w14:paraId="73EA6D68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399DB837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lastRenderedPageBreak/>
              <w:t>Medrano Lopez et al., 2010</w:t>
            </w:r>
            <w:hyperlink w:anchor="_ENREF_10" w:tooltip="Medrano Lopez, 2010 #40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NZWRyYW5vIExvcGV6PC9BdXRob3I+PFllYXI+MjAxMDwv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NZWRyYW5vIExvcGV6PC9BdXRob3I+PFllYXI+MjAxMDwv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noProof/>
                  <w:sz w:val="20"/>
                  <w:szCs w:val="20"/>
                  <w:vertAlign w:val="superscript"/>
                </w:rPr>
                <w:t>10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72B0E70D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Spain</w:t>
            </w:r>
          </w:p>
        </w:tc>
        <w:tc>
          <w:tcPr>
            <w:tcW w:w="1605" w:type="dxa"/>
          </w:tcPr>
          <w:p w14:paraId="079CCC19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rospective cohort</w:t>
            </w:r>
          </w:p>
        </w:tc>
        <w:tc>
          <w:tcPr>
            <w:tcW w:w="1630" w:type="dxa"/>
          </w:tcPr>
          <w:p w14:paraId="254E7DA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Children aged &lt;24 months, </w:t>
            </w:r>
          </w:p>
          <w:p w14:paraId="4F3632D9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n = 2613 </w:t>
            </w:r>
          </w:p>
          <w:p w14:paraId="6D4992D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A93EE92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8" w:type="dxa"/>
          </w:tcPr>
          <w:p w14:paraId="58341933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re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61B7A246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Acute respiratory infections</w:t>
            </w:r>
          </w:p>
        </w:tc>
        <w:tc>
          <w:tcPr>
            <w:tcW w:w="2343" w:type="dxa"/>
          </w:tcPr>
          <w:p w14:paraId="5CD95515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Bronchiolitis occurred in 54.1%, upper respiratory tract infection (21%), pneumonia (19.9%), and others (17.4%) </w:t>
            </w:r>
          </w:p>
          <w:p w14:paraId="18A1F7E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Risk factors for admissio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malnourishment, infant age, male gender, chromosome alterations, wheezing, ina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quate respiratory syncytial viru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prophylaxis fulfillment, and siblings &lt;11 years of age </w:t>
            </w:r>
          </w:p>
        </w:tc>
        <w:tc>
          <w:tcPr>
            <w:tcW w:w="2268" w:type="dxa"/>
          </w:tcPr>
          <w:p w14:paraId="18B0E4CA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In one-thirds of the patients no etiologic agent was identified </w:t>
            </w:r>
          </w:p>
          <w:p w14:paraId="5545DAD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espiratory syncytial viru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was common in 3.8% specific hospitalization rate</w:t>
            </w:r>
          </w:p>
        </w:tc>
      </w:tr>
      <w:tr w:rsidR="008857A2" w:rsidRPr="00C221BC" w14:paraId="205EF48E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03742B2B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Prasad et al., 2010</w:t>
            </w:r>
            <w:hyperlink w:anchor="_ENREF_30" w:tooltip="Prasad, 2010 #41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QcmFzYWQ8L0F1dGhvcj48WWVhcj4yMDEwPC9ZZWFyPjxS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QcmFzYWQ8L0F1dGhvcj48WWVhcj4yMDEwPC9ZZWFyPjxS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noProof/>
                  <w:sz w:val="20"/>
                  <w:szCs w:val="20"/>
                  <w:vertAlign w:val="superscript"/>
                </w:rPr>
                <w:t>30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1AA8B1D1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USA</w:t>
            </w:r>
          </w:p>
        </w:tc>
        <w:tc>
          <w:tcPr>
            <w:tcW w:w="1605" w:type="dxa"/>
          </w:tcPr>
          <w:p w14:paraId="54BA644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Retrospective, nested case-control study </w:t>
            </w:r>
          </w:p>
        </w:tc>
        <w:tc>
          <w:tcPr>
            <w:tcW w:w="1630" w:type="dxa"/>
          </w:tcPr>
          <w:p w14:paraId="0DA70C2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Children, </w:t>
            </w:r>
          </w:p>
          <w:p w14:paraId="5C8B269D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 = 59</w:t>
            </w:r>
          </w:p>
        </w:tc>
        <w:tc>
          <w:tcPr>
            <w:tcW w:w="1278" w:type="dxa"/>
          </w:tcPr>
          <w:p w14:paraId="61553012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1C2216FB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Definitions of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atheter-associated bloodstream infection was based on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ational Nosocomial Infection Su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veillance system criteria</w:t>
            </w:r>
          </w:p>
          <w:p w14:paraId="62D858F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43" w:type="dxa"/>
          </w:tcPr>
          <w:p w14:paraId="20DB2939" w14:textId="77777777" w:rsidR="008857A2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9 children developed a catheter-associated bloodstream infection</w:t>
            </w:r>
          </w:p>
          <w:p w14:paraId="12C9297B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The median time from catheter insertion t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onset of infection was 9 days</w:t>
            </w:r>
          </w:p>
          <w:p w14:paraId="4A4908E2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atheter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as an indep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ndent risk factor for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2268" w:type="dxa"/>
          </w:tcPr>
          <w:p w14:paraId="6EE69E97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Gram positive yielded in 73%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coagulase-negative </w:t>
            </w:r>
            <w:r w:rsidRPr="00C221BC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Staphylococci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(49%), G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am-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negative bacilli (19%), </w:t>
            </w:r>
            <w:r w:rsidRPr="00C221BC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Staphylococcus aureus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(12%), and other organisms (20%)</w:t>
            </w:r>
          </w:p>
        </w:tc>
      </w:tr>
      <w:tr w:rsidR="008857A2" w:rsidRPr="00C221BC" w14:paraId="5680BC4B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75D89C10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Costello et al., 2010</w:t>
            </w:r>
            <w:hyperlink w:anchor="_ENREF_21" w:tooltip="Costello, 2010 #43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Db3N0ZWxsbzwvQXV0aG9yPjxZZWFyPjIwMTA8L1llYXI+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Db3N0ZWxsbzwvQXV0aG9yPjxZZWFyPjIwMTA8L1llYXI+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noProof/>
                  <w:sz w:val="20"/>
                  <w:szCs w:val="20"/>
                  <w:vertAlign w:val="superscript"/>
                </w:rPr>
                <w:t>21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 xml:space="preserve"> </w:t>
            </w:r>
          </w:p>
        </w:tc>
        <w:tc>
          <w:tcPr>
            <w:tcW w:w="1226" w:type="dxa"/>
          </w:tcPr>
          <w:p w14:paraId="11E7FFA9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USA</w:t>
            </w:r>
          </w:p>
        </w:tc>
        <w:tc>
          <w:tcPr>
            <w:tcW w:w="1605" w:type="dxa"/>
          </w:tcPr>
          <w:p w14:paraId="0C47B4F7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 xml:space="preserve">A matched case-control study </w:t>
            </w:r>
          </w:p>
        </w:tc>
        <w:tc>
          <w:tcPr>
            <w:tcW w:w="1630" w:type="dxa"/>
          </w:tcPr>
          <w:p w14:paraId="35F60E8B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Childre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</w:t>
            </w:r>
          </w:p>
          <w:p w14:paraId="3B98C7C8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 xml:space="preserve">n = 216 (72 case of surgical site </w:t>
            </w:r>
            <w:r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lastRenderedPageBreak/>
              <w:t>infection</w:t>
            </w:r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 xml:space="preserve"> and 144 controls</w:t>
            </w:r>
            <w:r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)</w:t>
            </w:r>
          </w:p>
        </w:tc>
        <w:tc>
          <w:tcPr>
            <w:tcW w:w="1278" w:type="dxa"/>
          </w:tcPr>
          <w:p w14:paraId="6F3522F6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648B395E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Superficial incisional, de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 incisional, or organ space surgical sit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was defined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using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ational Healthcare Safety Network criteria</w:t>
            </w:r>
          </w:p>
          <w:p w14:paraId="4C24AAAE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A1818"/>
                <w:sz w:val="20"/>
                <w:szCs w:val="20"/>
              </w:rPr>
            </w:pPr>
          </w:p>
        </w:tc>
        <w:tc>
          <w:tcPr>
            <w:tcW w:w="2343" w:type="dxa"/>
          </w:tcPr>
          <w:p w14:paraId="35B4C5C1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lastRenderedPageBreak/>
              <w:t>Independent ris</w:t>
            </w:r>
            <w:r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k factors for surgical site infection:</w:t>
            </w:r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 xml:space="preserve"> age </w:t>
            </w:r>
            <w:r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&lt;</w:t>
            </w:r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1 year (</w:t>
            </w:r>
            <w:proofErr w:type="spellStart"/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aOR</w:t>
            </w:r>
            <w:proofErr w:type="spellEnd"/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 xml:space="preserve"> 2.28; 95%CI</w:t>
            </w:r>
            <w:r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 xml:space="preserve"> 1.18-4.39) and </w:t>
            </w:r>
            <w:r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lastRenderedPageBreak/>
              <w:t xml:space="preserve">cardiopulmonary bypass time </w:t>
            </w:r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&gt;105 minutes (</w:t>
            </w:r>
            <w:proofErr w:type="spellStart"/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aOR</w:t>
            </w:r>
            <w:proofErr w:type="spellEnd"/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 xml:space="preserve"> 1.92; 95%CI 1.02-</w:t>
            </w:r>
            <w:r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3.62)</w:t>
            </w:r>
          </w:p>
          <w:p w14:paraId="73135035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 xml:space="preserve">Independent </w:t>
            </w:r>
            <w:r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 xml:space="preserve">risk factors for organ space surgical site infection: </w:t>
            </w:r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aortic cross-clamp time &gt;85 minutes (</w:t>
            </w:r>
            <w:proofErr w:type="spellStart"/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aOR</w:t>
            </w:r>
            <w:proofErr w:type="spellEnd"/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 xml:space="preserve"> 5.61; 95%CI 1.06-29.67) and postoperative exposure to at least three separate red blood cell transfusions (</w:t>
            </w:r>
            <w:proofErr w:type="spellStart"/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aOR</w:t>
            </w:r>
            <w:proofErr w:type="spellEnd"/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 xml:space="preserve"> 7.87; 95%CI 1.63-</w:t>
            </w:r>
            <w:r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37.92)</w:t>
            </w:r>
          </w:p>
        </w:tc>
        <w:tc>
          <w:tcPr>
            <w:tcW w:w="2268" w:type="dxa"/>
          </w:tcPr>
          <w:p w14:paraId="46F8EBF4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C221BC" w14:paraId="5CCCEC89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23C45C1E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lastRenderedPageBreak/>
              <w:t>Sohn</w:t>
            </w:r>
            <w:proofErr w:type="spellEnd"/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 xml:space="preserve"> et al., 2010</w:t>
            </w:r>
            <w:hyperlink w:anchor="_ENREF_32" w:tooltip="Sohn, 2010 #44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Tb2huPC9BdXRob3I+PFllYXI+MjAxMDwvWWVhcj48UmVj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Tb2huPC9BdXRob3I+PFllYXI+MjAxMDwvWWVhcj48UmVj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noProof/>
                  <w:sz w:val="20"/>
                  <w:szCs w:val="20"/>
                  <w:vertAlign w:val="superscript"/>
                </w:rPr>
                <w:t>32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3F0EC0B1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USA</w:t>
            </w:r>
          </w:p>
        </w:tc>
        <w:tc>
          <w:tcPr>
            <w:tcW w:w="1605" w:type="dxa"/>
          </w:tcPr>
          <w:p w14:paraId="34031F51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Retrospective cohort</w:t>
            </w:r>
          </w:p>
        </w:tc>
        <w:tc>
          <w:tcPr>
            <w:tcW w:w="1630" w:type="dxa"/>
          </w:tcPr>
          <w:p w14:paraId="76D5382B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Children aged &lt;18 years,</w:t>
            </w:r>
          </w:p>
          <w:p w14:paraId="6CD8D057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 = 626</w:t>
            </w:r>
          </w:p>
        </w:tc>
        <w:tc>
          <w:tcPr>
            <w:tcW w:w="1278" w:type="dxa"/>
          </w:tcPr>
          <w:p w14:paraId="54BD8A39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066C86D9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Definitions for surgical site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and other ICU-acquired infections were applied</w:t>
            </w:r>
          </w:p>
          <w:p w14:paraId="0C7DFA04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43" w:type="dxa"/>
          </w:tcPr>
          <w:p w14:paraId="57ED345B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rocedures perf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med in 46/626 patients (6.3%)</w:t>
            </w:r>
          </w:p>
          <w:p w14:paraId="41FE7D25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Infections were superficial (n=22; 47.8%), deep tissue (n=7; 15.2%), or organ space (n=17; 37%), including 5 episodes of </w:t>
            </w: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media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tinitis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5B13D878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isk factors for surgical site infection: aged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&lt;30 days old (OR, 2.9; 95%CI 1.2-70, perioperative medical device,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nd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arenteral nutrition (OR, 3.3; 95%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I, 1.4-7.9)</w:t>
            </w:r>
          </w:p>
        </w:tc>
        <w:tc>
          <w:tcPr>
            <w:tcW w:w="2268" w:type="dxa"/>
          </w:tcPr>
          <w:p w14:paraId="2364603E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C221BC" w14:paraId="515D9301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3C9B1E95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lastRenderedPageBreak/>
              <w:t>Woodward et al., 2011</w:t>
            </w:r>
            <w:hyperlink w:anchor="_ENREF_35" w:tooltip="Woodward, 2011 #45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Xb29kd2FyZDwvQXV0aG9yPjxZZWFyPjIwMTE8L1llYXI+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Xb29kd2FyZDwvQXV0aG9yPjxZZWFyPjIwMTE8L1llYXI+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noProof/>
                  <w:sz w:val="20"/>
                  <w:szCs w:val="20"/>
                  <w:vertAlign w:val="superscript"/>
                </w:rPr>
                <w:t>35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25F119AA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USA</w:t>
            </w:r>
          </w:p>
        </w:tc>
        <w:tc>
          <w:tcPr>
            <w:tcW w:w="1605" w:type="dxa"/>
          </w:tcPr>
          <w:p w14:paraId="2D7258F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 xml:space="preserve">Cross sectional study, </w:t>
            </w:r>
          </w:p>
          <w:p w14:paraId="16CAC249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Multicenter study</w:t>
            </w:r>
          </w:p>
        </w:tc>
        <w:tc>
          <w:tcPr>
            <w:tcW w:w="1630" w:type="dxa"/>
          </w:tcPr>
          <w:p w14:paraId="7B8C2EDA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Children,</w:t>
            </w:r>
          </w:p>
          <w:p w14:paraId="4BEE5436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 = 8774</w:t>
            </w:r>
          </w:p>
        </w:tc>
        <w:tc>
          <w:tcPr>
            <w:tcW w:w="1278" w:type="dxa"/>
          </w:tcPr>
          <w:p w14:paraId="11216E91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4A9B671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Definition of surgical site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used National Healthcare Safety Network criteria</w:t>
            </w:r>
          </w:p>
        </w:tc>
        <w:tc>
          <w:tcPr>
            <w:tcW w:w="2343" w:type="dxa"/>
          </w:tcPr>
          <w:p w14:paraId="46CE18C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Of 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8</w:t>
            </w: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>774 procedures,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mean sternal wound infection rate was</w:t>
            </w: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1.53% 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(range</w:t>
            </w: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0 to 9.09)  </w:t>
            </w:r>
          </w:p>
          <w:p w14:paraId="6B9A1C3A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Variations in preoperative measures, antibiotic regimens, and wound care did not statistically 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associated with</w:t>
            </w: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sternal wound infection</w:t>
            </w:r>
          </w:p>
        </w:tc>
        <w:tc>
          <w:tcPr>
            <w:tcW w:w="2268" w:type="dxa"/>
          </w:tcPr>
          <w:p w14:paraId="1239E046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C221BC" w14:paraId="23224C47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0DDD6256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Glass et al., 2011</w:t>
            </w:r>
            <w:hyperlink w:anchor="_ENREF_37" w:tooltip="Glass, 2011 #47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HbGFzczwvQXV0aG9yPjxZZWFyPjIwMTE8L1llYXI+PFJl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HbGFzczwvQXV0aG9yPjxZZWFyPjIwMTE8L1llYXI+PFJl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noProof/>
                  <w:sz w:val="20"/>
                  <w:szCs w:val="20"/>
                  <w:vertAlign w:val="superscript"/>
                </w:rPr>
                <w:t>37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01122FF9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Canada</w:t>
            </w:r>
          </w:p>
        </w:tc>
        <w:tc>
          <w:tcPr>
            <w:tcW w:w="1605" w:type="dxa"/>
          </w:tcPr>
          <w:p w14:paraId="31C715C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Prospective cohort</w:t>
            </w:r>
          </w:p>
        </w:tc>
        <w:tc>
          <w:tcPr>
            <w:tcW w:w="1630" w:type="dxa"/>
          </w:tcPr>
          <w:p w14:paraId="3D9C827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Infants &gt;36 weeks’ gestation </w:t>
            </w:r>
          </w:p>
          <w:p w14:paraId="3844D8AB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 = 127 infants</w:t>
            </w:r>
          </w:p>
          <w:p w14:paraId="4438EF56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742A09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8" w:type="dxa"/>
          </w:tcPr>
          <w:p w14:paraId="3216AADA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2AA52E4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Bloodstream, pneumonia, or surgical site infection</w:t>
            </w:r>
          </w:p>
        </w:tc>
        <w:tc>
          <w:tcPr>
            <w:tcW w:w="2343" w:type="dxa"/>
          </w:tcPr>
          <w:p w14:paraId="1DEE609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Infection was in 23/127 infants (18%) consisted of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bloodstream infection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(13 (10%)), pneumonia (8(6%)), or surgical site infection (7(6%)) </w:t>
            </w:r>
          </w:p>
          <w:p w14:paraId="5CFD7805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68" w:type="dxa"/>
          </w:tcPr>
          <w:p w14:paraId="02F243DE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i/>
                <w:sz w:val="20"/>
                <w:szCs w:val="20"/>
              </w:rPr>
              <w:t>Staphylococcus epidermidi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– 4 cases – </w:t>
            </w:r>
            <w:r w:rsidRPr="00C221BC">
              <w:rPr>
                <w:rFonts w:ascii="Times New Roman" w:hAnsi="Times New Roman" w:cs="Times New Roman"/>
                <w:i/>
                <w:sz w:val="20"/>
                <w:szCs w:val="20"/>
              </w:rPr>
              <w:t>Escherichia coli, Enterobacter cloacae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, and Bacillus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pp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– 2 cases each – </w:t>
            </w:r>
            <w:r w:rsidRPr="00C221BC">
              <w:rPr>
                <w:rFonts w:ascii="Times New Roman" w:hAnsi="Times New Roman" w:cs="Times New Roman"/>
                <w:i/>
                <w:sz w:val="20"/>
                <w:szCs w:val="20"/>
              </w:rPr>
              <w:t>Staphylococcus aureus,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Enterococcu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pp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, and </w:t>
            </w: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Klebsiell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pp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– 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case each</w:t>
            </w:r>
          </w:p>
        </w:tc>
      </w:tr>
      <w:tr w:rsidR="008857A2" w:rsidRPr="00C221BC" w14:paraId="5AD2FBA0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75D51536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Shin et al., 2011</w:t>
            </w:r>
            <w:hyperlink w:anchor="_ENREF_42" w:tooltip="Shin, 2011 #48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TaGluPC9BdXRob3I+PFllYXI+MjAxMTwvWWVhcj48UmVj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TaGluPC9BdXRob3I+PFllYXI+MjAxMTwvWWVhcj48UmVj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noProof/>
                  <w:sz w:val="20"/>
                  <w:szCs w:val="20"/>
                  <w:vertAlign w:val="superscript"/>
                </w:rPr>
                <w:t>42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0A9BAC29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Korea</w:t>
            </w:r>
          </w:p>
        </w:tc>
        <w:tc>
          <w:tcPr>
            <w:tcW w:w="1605" w:type="dxa"/>
          </w:tcPr>
          <w:p w14:paraId="112857F8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Retrospective cohort</w:t>
            </w:r>
          </w:p>
        </w:tc>
        <w:tc>
          <w:tcPr>
            <w:tcW w:w="1630" w:type="dxa"/>
          </w:tcPr>
          <w:p w14:paraId="53C38BFA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>Children and adults aged ranging from 2 days to 20 years,</w:t>
            </w:r>
          </w:p>
          <w:p w14:paraId="0FDDC938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n = 154 </w:t>
            </w:r>
          </w:p>
        </w:tc>
        <w:tc>
          <w:tcPr>
            <w:tcW w:w="1278" w:type="dxa"/>
          </w:tcPr>
          <w:p w14:paraId="4A7D2330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3DBBCAF8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B4E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Wound problems were categorized according to the consensus-based definitions </w:t>
            </w:r>
            <w:r w:rsidRPr="00C221BC">
              <w:rPr>
                <w:rFonts w:ascii="Times New Roman" w:hAnsi="Times New Roman" w:cs="Times New Roman"/>
                <w:color w:val="000B4E"/>
                <w:sz w:val="20"/>
                <w:szCs w:val="20"/>
              </w:rPr>
              <w:t xml:space="preserve"> </w:t>
            </w:r>
          </w:p>
          <w:p w14:paraId="68666076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terile wound dehi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ence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was defined as separation of the layers of the surgical wound with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no growth of bacteria on culture and without the signs and symptoms of infection, such as redness, tenderness, or swelling of the surgical w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und</w:t>
            </w:r>
          </w:p>
        </w:tc>
        <w:tc>
          <w:tcPr>
            <w:tcW w:w="2343" w:type="dxa"/>
          </w:tcPr>
          <w:p w14:paraId="3A8F7CF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lastRenderedPageBreak/>
              <w:t xml:space="preserve">Mortality was 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28/154</w:t>
            </w: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(18.2%)</w:t>
            </w:r>
          </w:p>
          <w:p w14:paraId="2DB8D682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>Sternal wound infection or systemic infection was in 17/154 (11%) patients</w:t>
            </w:r>
          </w:p>
          <w:p w14:paraId="270A1278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>Sterile wound dehiscence occurred in 14/154 (9%) patients</w:t>
            </w:r>
          </w:p>
          <w:p w14:paraId="487345E2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94CC31A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68" w:type="dxa"/>
          </w:tcPr>
          <w:p w14:paraId="60E5614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C221BC" w14:paraId="50A4C5EE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6B0C007D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lastRenderedPageBreak/>
              <w:t>Roeleveld</w:t>
            </w:r>
            <w:proofErr w:type="spellEnd"/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 xml:space="preserve"> et al., 2011</w:t>
            </w:r>
            <w:hyperlink w:anchor="_ENREF_12" w:tooltip="Roeleveld, 2011 #49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Sb2VsZXZlbGQ8L0F1dGhvcj48WWVhcj4yMDExPC9ZZWFy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Sb2VsZXZlbGQ8L0F1dGhvcj48WWVhcj4yMDExPC9ZZWFy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noProof/>
                  <w:sz w:val="20"/>
                  <w:szCs w:val="20"/>
                  <w:vertAlign w:val="superscript"/>
                </w:rPr>
                <w:t>12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467BB3AC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etherlands</w:t>
            </w:r>
          </w:p>
        </w:tc>
        <w:tc>
          <w:tcPr>
            <w:tcW w:w="1605" w:type="dxa"/>
          </w:tcPr>
          <w:p w14:paraId="12A8957E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Retrospective cohort</w:t>
            </w:r>
          </w:p>
        </w:tc>
        <w:tc>
          <w:tcPr>
            <w:tcW w:w="1630" w:type="dxa"/>
          </w:tcPr>
          <w:p w14:paraId="687BCB9A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Children,</w:t>
            </w:r>
          </w:p>
          <w:p w14:paraId="703EC21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>n = 125</w:t>
            </w:r>
          </w:p>
        </w:tc>
        <w:tc>
          <w:tcPr>
            <w:tcW w:w="1278" w:type="dxa"/>
          </w:tcPr>
          <w:p w14:paraId="32A7C7F7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69AF14C9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Nosocomial infectio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was defined using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ational Nosocomial Infections Surveillance criteria</w:t>
            </w:r>
          </w:p>
          <w:p w14:paraId="7CBD5CD9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43" w:type="dxa"/>
          </w:tcPr>
          <w:p w14:paraId="079FFE6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The rate of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ventilator-associated pneumonia was 17.1/1000 mechanical ventilation-day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1FEE610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atients with pneumonia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had longer duration of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ventilation and longer ICU stay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170BF25A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isk factors of ventilator-associated pneumonia: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P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ediatric Risk of Mortality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III score of ≥10 and transfusion of fresh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frozen plasma</w:t>
            </w:r>
          </w:p>
        </w:tc>
        <w:tc>
          <w:tcPr>
            <w:tcW w:w="2268" w:type="dxa"/>
          </w:tcPr>
          <w:p w14:paraId="405D26C2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i/>
                <w:sz w:val="20"/>
                <w:szCs w:val="20"/>
              </w:rPr>
              <w:t>Haemophilus</w:t>
            </w:r>
            <w:proofErr w:type="spellEnd"/>
            <w:r w:rsidRPr="00C221BC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C221BC">
              <w:rPr>
                <w:rFonts w:ascii="Times New Roman" w:hAnsi="Times New Roman" w:cs="Times New Roman"/>
                <w:i/>
                <w:sz w:val="20"/>
                <w:szCs w:val="20"/>
              </w:rPr>
              <w:t>influenzae</w:t>
            </w:r>
            <w:proofErr w:type="spellEnd"/>
            <w:r w:rsidRPr="00C221BC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, Moraxella </w:t>
            </w:r>
            <w:proofErr w:type="spellStart"/>
            <w:r w:rsidRPr="00C221BC">
              <w:rPr>
                <w:rFonts w:ascii="Times New Roman" w:hAnsi="Times New Roman" w:cs="Times New Roman"/>
                <w:i/>
                <w:sz w:val="20"/>
                <w:szCs w:val="20"/>
              </w:rPr>
              <w:t>catarrhalis</w:t>
            </w:r>
            <w:proofErr w:type="spellEnd"/>
            <w:r w:rsidRPr="00C221BC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, Staphylococcus aureus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and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Pseudomonas aeruginosa</w:t>
            </w:r>
          </w:p>
        </w:tc>
      </w:tr>
      <w:tr w:rsidR="008857A2" w:rsidRPr="00C221BC" w14:paraId="3AA99CE1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5C4A130D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t>Marom</w:t>
            </w:r>
            <w:proofErr w:type="spellEnd"/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 et al., 2011</w:t>
            </w:r>
            <w:hyperlink w:anchor="_ENREF_41" w:tooltip="Marom, 2011 #6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NYXJvbTwvQXV0aG9yPjxZZWFyPjIwMTE8L1llYXI+PFJl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NYXJvbTwvQXV0aG9yPjxZZWFyPjIwMTE8L1llYXI+PFJl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41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20C9C087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Israel</w:t>
            </w:r>
          </w:p>
        </w:tc>
        <w:tc>
          <w:tcPr>
            <w:tcW w:w="1605" w:type="dxa"/>
          </w:tcPr>
          <w:p w14:paraId="76EBB69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Retrospective cohort</w:t>
            </w:r>
          </w:p>
        </w:tc>
        <w:tc>
          <w:tcPr>
            <w:tcW w:w="1630" w:type="dxa"/>
          </w:tcPr>
          <w:p w14:paraId="4BC96805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Children aged &lt;18 years, </w:t>
            </w:r>
          </w:p>
          <w:p w14:paraId="08A870A5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0F621D7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 = 50</w:t>
            </w:r>
          </w:p>
        </w:tc>
        <w:tc>
          <w:tcPr>
            <w:tcW w:w="1278" w:type="dxa"/>
          </w:tcPr>
          <w:p w14:paraId="3D7CFBEA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re-operative infection</w:t>
            </w:r>
          </w:p>
        </w:tc>
        <w:tc>
          <w:tcPr>
            <w:tcW w:w="1875" w:type="dxa"/>
          </w:tcPr>
          <w:p w14:paraId="7ED90C6E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Infective endocarditi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was defined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using</w:t>
            </w:r>
          </w:p>
          <w:p w14:paraId="67BEE2A7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Duke’s criteria</w:t>
            </w:r>
          </w:p>
        </w:tc>
        <w:tc>
          <w:tcPr>
            <w:tcW w:w="2343" w:type="dxa"/>
          </w:tcPr>
          <w:p w14:paraId="210A02E7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Of 51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nfective endocarditi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episodes, incidence density was 0.32/1000 hospitalizations </w:t>
            </w:r>
          </w:p>
          <w:p w14:paraId="181E106B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20/50 (41%) had an isolated CHD, 13/50 (25%) had an underlying chronic disease, 9/50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(18%) were previously heal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hy, and 8/50 (16%) were preterm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54688AB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ortality rate was 12% (6/51)</w:t>
            </w:r>
          </w:p>
        </w:tc>
        <w:tc>
          <w:tcPr>
            <w:tcW w:w="2268" w:type="dxa"/>
          </w:tcPr>
          <w:p w14:paraId="499DC6D9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Healthcare-associated endocarditi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agents were </w:t>
            </w:r>
            <w:r w:rsidRPr="00DF072E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Candida </w:t>
            </w:r>
            <w:proofErr w:type="spellStart"/>
            <w:r w:rsidRPr="00DF072E">
              <w:rPr>
                <w:rFonts w:ascii="Times New Roman" w:hAnsi="Times New Roman" w:cs="Times New Roman"/>
                <w:iCs/>
                <w:sz w:val="20"/>
                <w:szCs w:val="20"/>
              </w:rPr>
              <w:t>spp</w:t>
            </w:r>
            <w:proofErr w:type="spellEnd"/>
            <w:r w:rsidRPr="00C221BC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(8/30, 27%), coagulase-negative staphylococci (6/30, 20%), and Gram-negative bacilli (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5/30, 16%)</w:t>
            </w:r>
          </w:p>
          <w:p w14:paraId="44E25A28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Community-associated endocarditi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agents were </w:t>
            </w: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viridans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streptococci (8/21, 38%) and </w:t>
            </w:r>
            <w:r w:rsidRPr="00C221BC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Staphylococcus aureu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4/21, 19%)</w:t>
            </w:r>
          </w:p>
        </w:tc>
      </w:tr>
      <w:tr w:rsidR="008857A2" w:rsidRPr="00C221BC" w14:paraId="0C34C8EA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17F4303E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Ascher</w:t>
            </w:r>
            <w:proofErr w:type="spellEnd"/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 et al., 2012</w:t>
            </w:r>
            <w:hyperlink w:anchor="_ENREF_18" w:tooltip="Ascher, 2012 #2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Bc2NoZXI8L0F1dGhvcj48WWVhcj4yMDEyPC9ZZWFyPjxS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Bc2NoZXI8L0F1dGhvcj48WWVhcj4yMDEyPC9ZZWFyPjxS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18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 </w:t>
            </w:r>
          </w:p>
        </w:tc>
        <w:tc>
          <w:tcPr>
            <w:tcW w:w="1226" w:type="dxa"/>
          </w:tcPr>
          <w:p w14:paraId="0DEB7F76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USA</w:t>
            </w:r>
          </w:p>
        </w:tc>
        <w:tc>
          <w:tcPr>
            <w:tcW w:w="1605" w:type="dxa"/>
          </w:tcPr>
          <w:p w14:paraId="1E85898B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Retrospective cohort</w:t>
            </w:r>
          </w:p>
        </w:tc>
        <w:tc>
          <w:tcPr>
            <w:tcW w:w="1630" w:type="dxa"/>
          </w:tcPr>
          <w:p w14:paraId="03FA4B67" w14:textId="77777777" w:rsidR="008857A2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Infants aged from 4 to 120 days,</w:t>
            </w:r>
          </w:p>
          <w:p w14:paraId="342B60D9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F2F21AC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 = 11638</w:t>
            </w:r>
          </w:p>
          <w:p w14:paraId="4E2BB034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278" w:type="dxa"/>
          </w:tcPr>
          <w:p w14:paraId="7D13AA4E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re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sepsis</w:t>
            </w:r>
          </w:p>
        </w:tc>
        <w:tc>
          <w:tcPr>
            <w:tcW w:w="1875" w:type="dxa"/>
          </w:tcPr>
          <w:p w14:paraId="7679765B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Sepsi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was defined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as a positive blood culture</w:t>
            </w:r>
          </w:p>
          <w:p w14:paraId="2CBE835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Multiple positive blood cultures for the same organism within a 21-day period were considered a single sepsis episode</w:t>
            </w:r>
          </w:p>
          <w:p w14:paraId="23C23578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43" w:type="dxa"/>
          </w:tcPr>
          <w:p w14:paraId="6C89F649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Incidence of sepsis was 656/11638 (6%) </w:t>
            </w:r>
          </w:p>
          <w:p w14:paraId="03BA497B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Incidence density was 71/1000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dmission-day</w:t>
            </w:r>
          </w:p>
          <w:p w14:paraId="1CA1AA02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Predictors of mortality: sepsis (OR 1.53, 95%CI 1.09-2.13), Gram-negative bacteremia (OR 2.01, 95%CI 1.20-3.37), and </w:t>
            </w: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candidemia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(OR 3.18, 95%CI 1.60-6.34) </w:t>
            </w:r>
          </w:p>
        </w:tc>
        <w:tc>
          <w:tcPr>
            <w:tcW w:w="2268" w:type="dxa"/>
          </w:tcPr>
          <w:p w14:paraId="0103DCA8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Gram-positive organisms (64%) and coagulase-negative Staphylococcus and </w:t>
            </w:r>
            <w:r w:rsidRPr="00C221BC">
              <w:rPr>
                <w:rFonts w:ascii="Times New Roman" w:hAnsi="Times New Roman" w:cs="Times New Roman"/>
                <w:i/>
                <w:sz w:val="20"/>
                <w:szCs w:val="20"/>
              </w:rPr>
              <w:t>Staphylococcus aureu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</w:tr>
      <w:tr w:rsidR="008857A2" w:rsidRPr="00C221BC" w14:paraId="42D436C9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600C6F1B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Algra</w:t>
            </w:r>
            <w:proofErr w:type="spellEnd"/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 xml:space="preserve"> et al., 2012</w:t>
            </w:r>
            <w:hyperlink w:anchor="_ENREF_2" w:tooltip="Algra, 2012 #50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BbGdyYTwvQXV0aG9yPjxZZWFyPjIwMTI8L1llYXI+PFJl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BbGdyYTwvQXV0aG9yPjxZZWFyPjIwMTI8L1llYXI+PFJl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noProof/>
                  <w:sz w:val="20"/>
                  <w:szCs w:val="20"/>
                  <w:vertAlign w:val="superscript"/>
                </w:rPr>
                <w:t>2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580F49B1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etherlands</w:t>
            </w:r>
          </w:p>
        </w:tc>
        <w:tc>
          <w:tcPr>
            <w:tcW w:w="1605" w:type="dxa"/>
          </w:tcPr>
          <w:p w14:paraId="5D8AFC97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Retrospective cohort</w:t>
            </w:r>
          </w:p>
        </w:tc>
        <w:tc>
          <w:tcPr>
            <w:tcW w:w="1630" w:type="dxa"/>
          </w:tcPr>
          <w:p w14:paraId="38091F46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Children aged &lt;18 years,</w:t>
            </w:r>
          </w:p>
          <w:p w14:paraId="510181EB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 = 102</w:t>
            </w:r>
          </w:p>
        </w:tc>
        <w:tc>
          <w:tcPr>
            <w:tcW w:w="1278" w:type="dxa"/>
          </w:tcPr>
          <w:p w14:paraId="41E1E4C5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12122F96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urgical site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an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bloodstream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ere defined using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National Healthcare Safety Network criteria </w:t>
            </w:r>
          </w:p>
        </w:tc>
        <w:tc>
          <w:tcPr>
            <w:tcW w:w="2343" w:type="dxa"/>
          </w:tcPr>
          <w:p w14:paraId="5EB8550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25% of 102 had infection: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urgical site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(26% of all infections) an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bloodstream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(25%) </w:t>
            </w:r>
          </w:p>
          <w:p w14:paraId="60A3991B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68" w:type="dxa"/>
          </w:tcPr>
          <w:p w14:paraId="7F358249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C221BC" w14:paraId="7858CB47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6246980E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Harder et al., 2013</w:t>
            </w:r>
            <w:hyperlink w:anchor="_ENREF_25" w:tooltip="Harder, 2013 #51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IYXJkZXI8L0F1dGhvcj48WWVhcj4yMDEzPC9ZZWFyPjxS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IYXJkZXI8L0F1dGhvcj48WWVhcj4yMDEzPC9ZZWFyPjxS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noProof/>
                  <w:sz w:val="20"/>
                  <w:szCs w:val="20"/>
                  <w:vertAlign w:val="superscript"/>
                </w:rPr>
                <w:t>25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49444586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USA</w:t>
            </w:r>
          </w:p>
        </w:tc>
        <w:tc>
          <w:tcPr>
            <w:tcW w:w="1605" w:type="dxa"/>
          </w:tcPr>
          <w:p w14:paraId="5B2C09D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A nested case–control study</w:t>
            </w:r>
          </w:p>
        </w:tc>
        <w:tc>
          <w:tcPr>
            <w:tcW w:w="1630" w:type="dxa"/>
          </w:tcPr>
          <w:p w14:paraId="43831124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Children aged &lt;18 years,</w:t>
            </w:r>
          </w:p>
          <w:p w14:paraId="16357237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 = 375</w:t>
            </w:r>
          </w:p>
        </w:tc>
        <w:tc>
          <w:tcPr>
            <w:tcW w:w="1278" w:type="dxa"/>
          </w:tcPr>
          <w:p w14:paraId="1B6B5D2F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00E28635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urgical site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was defined using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National Healthcare Safety Network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criteria</w:t>
            </w:r>
          </w:p>
        </w:tc>
        <w:tc>
          <w:tcPr>
            <w:tcW w:w="2343" w:type="dxa"/>
          </w:tcPr>
          <w:p w14:paraId="0D43403A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43/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75 (11%) developed surgical site infection</w:t>
            </w:r>
          </w:p>
          <w:p w14:paraId="6803A18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68" w:type="dxa"/>
          </w:tcPr>
          <w:p w14:paraId="6E597134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C221BC" w14:paraId="13DABCF9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017B5882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lastRenderedPageBreak/>
              <w:t>Kansy</w:t>
            </w:r>
            <w:proofErr w:type="spellEnd"/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 xml:space="preserve"> et al., 2012</w:t>
            </w:r>
            <w:hyperlink w:anchor="_ENREF_8" w:tooltip="Kansy, 2012 #52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LYW5zeTwvQXV0aG9yPjxZZWFyPjIwMTI8L1llYXI+PFJl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LYW5zeTwvQXV0aG9yPjxZZWFyPjIwMTI8L1llYXI+PFJl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noProof/>
                  <w:sz w:val="20"/>
                  <w:szCs w:val="20"/>
                  <w:vertAlign w:val="superscript"/>
                </w:rPr>
                <w:t>8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73FF347C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land</w:t>
            </w:r>
          </w:p>
        </w:tc>
        <w:tc>
          <w:tcPr>
            <w:tcW w:w="1605" w:type="dxa"/>
          </w:tcPr>
          <w:p w14:paraId="208D8145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Retrospective cohort</w:t>
            </w:r>
          </w:p>
        </w:tc>
        <w:tc>
          <w:tcPr>
            <w:tcW w:w="1630" w:type="dxa"/>
          </w:tcPr>
          <w:p w14:paraId="6FA4FB9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Children aged &lt;18 years,</w:t>
            </w:r>
          </w:p>
          <w:p w14:paraId="2755EE8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 = 6314</w:t>
            </w:r>
          </w:p>
        </w:tc>
        <w:tc>
          <w:tcPr>
            <w:tcW w:w="1278" w:type="dxa"/>
          </w:tcPr>
          <w:p w14:paraId="26ABD2DC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28C50F66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Major infection (septicemia, </w:t>
            </w:r>
            <w:proofErr w:type="spellStart"/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>mediastinitis</w:t>
            </w:r>
            <w:proofErr w:type="spellEnd"/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, or endocarditis) 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was defined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using the same definitions as in th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ociety of Thoracic Surgery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study</w:t>
            </w:r>
          </w:p>
          <w:p w14:paraId="2AEC8EDA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43" w:type="dxa"/>
          </w:tcPr>
          <w:p w14:paraId="50311005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197/6314 (3.1%) had major infections (septicemia 3%, endocarditis 0.015%, </w:t>
            </w:r>
            <w:proofErr w:type="spellStart"/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>mediastinitis</w:t>
            </w:r>
            <w:proofErr w:type="spellEnd"/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 0.09%)</w:t>
            </w:r>
          </w:p>
          <w:p w14:paraId="05406CF5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Patients with major infections had greater mortality, ventilation time, and length of stay </w:t>
            </w:r>
          </w:p>
        </w:tc>
        <w:tc>
          <w:tcPr>
            <w:tcW w:w="2268" w:type="dxa"/>
          </w:tcPr>
          <w:p w14:paraId="13A09E04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C221BC" w14:paraId="4C66498D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499054CE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Forstner</w:t>
            </w:r>
            <w:proofErr w:type="spellEnd"/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 xml:space="preserve"> et al. 2013</w:t>
            </w:r>
            <w:hyperlink w:anchor="_ENREF_3" w:tooltip="Forstner, 2013 #53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Gb3JzdG5lcjwvQXV0aG9yPjxZZWFyPjIwMTM8L1llYXI+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Gb3JzdG5lcjwvQXV0aG9yPjxZZWFyPjIwMTM8L1llYXI+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noProof/>
                  <w:sz w:val="20"/>
                  <w:szCs w:val="20"/>
                  <w:vertAlign w:val="superscript"/>
                </w:rPr>
                <w:t>3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41122D17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Austria</w:t>
            </w:r>
          </w:p>
        </w:tc>
        <w:tc>
          <w:tcPr>
            <w:tcW w:w="1605" w:type="dxa"/>
          </w:tcPr>
          <w:p w14:paraId="7158A56B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Retrospective cohort study</w:t>
            </w:r>
          </w:p>
        </w:tc>
        <w:tc>
          <w:tcPr>
            <w:tcW w:w="1630" w:type="dxa"/>
          </w:tcPr>
          <w:p w14:paraId="70CEE072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Children and adults aged ranging from 7 to 88 years,</w:t>
            </w:r>
          </w:p>
          <w:p w14:paraId="4B8568E1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 = 169</w:t>
            </w:r>
          </w:p>
        </w:tc>
        <w:tc>
          <w:tcPr>
            <w:tcW w:w="1278" w:type="dxa"/>
          </w:tcPr>
          <w:p w14:paraId="58155621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45961A6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Proven invasive candidiasi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as defined using standardized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nvasive fungal disease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criteria </w:t>
            </w:r>
          </w:p>
        </w:tc>
        <w:tc>
          <w:tcPr>
            <w:tcW w:w="2343" w:type="dxa"/>
          </w:tcPr>
          <w:p w14:paraId="2A7F1F1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10/169 (5.9%)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had proven invasive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andidemi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2268" w:type="dxa"/>
          </w:tcPr>
          <w:p w14:paraId="69D93229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C221BC" w14:paraId="453A2AEF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0B208D54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Pasquali</w:t>
            </w:r>
            <w:proofErr w:type="spellEnd"/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 xml:space="preserve"> et al., 2013</w:t>
            </w:r>
            <w:hyperlink w:anchor="_ENREF_29" w:tooltip="Pasquali, 2013 #54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QYXNxdWFsaTwvQXV0aG9yPjxZZWFyPjIwMTM8L1llYXI+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=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QYXNxdWFsaTwvQXV0aG9yPjxZZWFyPjIwMTM8L1llYXI+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=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noProof/>
                  <w:sz w:val="20"/>
                  <w:szCs w:val="20"/>
                  <w:vertAlign w:val="superscript"/>
                </w:rPr>
                <w:t>29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7ADA8097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U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</w:p>
        </w:tc>
        <w:tc>
          <w:tcPr>
            <w:tcW w:w="1605" w:type="dxa"/>
          </w:tcPr>
          <w:p w14:paraId="2B842016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rospective cohort,</w:t>
            </w:r>
          </w:p>
          <w:p w14:paraId="06CFAFF5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Multicenter study (28 centers)</w:t>
            </w:r>
          </w:p>
        </w:tc>
        <w:tc>
          <w:tcPr>
            <w:tcW w:w="1630" w:type="dxa"/>
          </w:tcPr>
          <w:p w14:paraId="689DF3D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Children aged &lt;18 years, </w:t>
            </w:r>
          </w:p>
          <w:p w14:paraId="0E9F5A0B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 = 32856</w:t>
            </w:r>
          </w:p>
        </w:tc>
        <w:tc>
          <w:tcPr>
            <w:tcW w:w="1278" w:type="dxa"/>
          </w:tcPr>
          <w:p w14:paraId="124E058E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5637DCD8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Nosocomial infection included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sepsis, wound infection, </w:t>
            </w: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mediast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niti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, endocarditis, pneumonia</w:t>
            </w:r>
          </w:p>
          <w:p w14:paraId="38203684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43" w:type="dxa"/>
          </w:tcPr>
          <w:p w14:paraId="46D83CF2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3.7% of 32856 had a postoperative infection </w:t>
            </w:r>
          </w:p>
          <w:p w14:paraId="70A6E554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Hospitals with the highest infection rates ha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longer length of stay (13.2 versus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11.7 days, </w:t>
            </w:r>
            <w:r w:rsidRPr="001338EB">
              <w:rPr>
                <w:rFonts w:ascii="Times New Roman" w:hAnsi="Times New Roman" w:cs="Times New Roman"/>
                <w:iCs/>
                <w:sz w:val="20"/>
                <w:szCs w:val="20"/>
              </w:rPr>
              <w:t>p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&lt;0.001) and inc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ased hospital costs ($71,100 versu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$65,100, </w:t>
            </w:r>
            <w:r w:rsidRPr="001338EB">
              <w:rPr>
                <w:rFonts w:ascii="Times New Roman" w:hAnsi="Times New Roman" w:cs="Times New Roman"/>
                <w:iCs/>
                <w:sz w:val="20"/>
                <w:szCs w:val="20"/>
              </w:rPr>
              <w:t>p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&lt;0.001), but similar mortality rates (OR 0.99, 95%CI 0.80 -1.21, </w:t>
            </w:r>
            <w:r w:rsidRPr="001338EB">
              <w:rPr>
                <w:rFonts w:ascii="Times New Roman" w:hAnsi="Times New Roman" w:cs="Times New Roman"/>
                <w:iCs/>
                <w:sz w:val="20"/>
                <w:szCs w:val="20"/>
              </w:rPr>
              <w:t>p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=0.9)</w:t>
            </w:r>
          </w:p>
        </w:tc>
        <w:tc>
          <w:tcPr>
            <w:tcW w:w="2268" w:type="dxa"/>
          </w:tcPr>
          <w:p w14:paraId="4DB8CA6A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C221BC" w14:paraId="64F48773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638DF846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lastRenderedPageBreak/>
              <w:t>Rushani</w:t>
            </w:r>
            <w:proofErr w:type="spellEnd"/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 xml:space="preserve"> et al., 2013</w:t>
            </w:r>
            <w:hyperlink w:anchor="_ENREF_39" w:tooltip="Rushani, 2013 #55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SdXNoYW5pPC9BdXRob3I+PFllYXI+MjAxMzwvWWVhcj48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SdXNoYW5pPC9BdXRob3I+PFllYXI+MjAxMzwvWWVhcj48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noProof/>
                  <w:sz w:val="20"/>
                  <w:szCs w:val="20"/>
                  <w:vertAlign w:val="superscript"/>
                </w:rPr>
                <w:t>39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587A9362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Canada</w:t>
            </w:r>
          </w:p>
        </w:tc>
        <w:tc>
          <w:tcPr>
            <w:tcW w:w="1605" w:type="dxa"/>
          </w:tcPr>
          <w:p w14:paraId="7174FD67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Cross sectional study,</w:t>
            </w:r>
          </w:p>
          <w:p w14:paraId="302A3A5A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pulation-based multicenter study using Quebec CHD Database</w:t>
            </w:r>
          </w:p>
          <w:p w14:paraId="5F0D51C1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30" w:type="dxa"/>
          </w:tcPr>
          <w:p w14:paraId="1D0648C2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Children aged &lt;18 years,</w:t>
            </w:r>
          </w:p>
          <w:p w14:paraId="152206AE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 = 47518</w:t>
            </w:r>
          </w:p>
        </w:tc>
        <w:tc>
          <w:tcPr>
            <w:tcW w:w="1278" w:type="dxa"/>
          </w:tcPr>
          <w:p w14:paraId="556710A2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re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6DF6055E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Infective endocarditis on the first hospitalization </w:t>
            </w:r>
          </w:p>
          <w:p w14:paraId="1238E448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43" w:type="dxa"/>
          </w:tcPr>
          <w:p w14:paraId="2B9A5ED2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cidence density of infective endocarditi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6.1/1000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hospitalization-day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(95%CI 5.0–7.5) </w:t>
            </w:r>
          </w:p>
          <w:p w14:paraId="5C346EC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dictors of endocarditi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: cyanotic CHD (</w:t>
            </w: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aOR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6.44, 95%CI 3.95–10.50), endocardial cushion defects (</w:t>
            </w: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aOR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5.47, 95%CI 2.89–10.36), left-sided lesions (</w:t>
            </w: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aOR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1.88, 95%CI 1.01–3.49), cardiac surgery within 6 months (</w:t>
            </w: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aOR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5.34,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95%CI 2.49–11.43) and aged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&lt;3 years (</w:t>
            </w: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aOR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3.53, 95%CI 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51–4.96; reference, ages 6–18)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2268" w:type="dxa"/>
          </w:tcPr>
          <w:p w14:paraId="628A0BD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C221BC" w14:paraId="697BE679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13FD32E7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t>McNeil et al., 2013</w:t>
            </w:r>
            <w:hyperlink w:anchor="_ENREF_26" w:tooltip="McNeil, 2013 #3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/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&lt;EndNote&gt;&lt;Cite&gt;&lt;Author&gt;McNeil&lt;/Author&gt;&lt;Year&gt;2013&lt;/Year&gt;&lt;RecNum&gt;3&lt;/RecNum&gt;&lt;DisplayText&gt;&lt;style face="superscript"&gt;26&lt;/style&gt;&lt;/DisplayText&gt;&lt;record&gt;&lt;rec-number&gt;3&lt;/rec-number&gt;&lt;foreign-keys&gt;&lt;key app="EN" db-id="0v2pw2xeoprx2oewtdpxvawotf0x9dwppexe"&gt;3&lt;/key&gt;&lt;/foreign-keys&gt;&lt;ref-type name="Journal Article"&gt;17&lt;/ref-type&gt;&lt;contributors&gt;&lt;authors&gt;&lt;author&gt;McNeil, J. C.&lt;/author&gt;&lt;author&gt;Ligon, J. A.&lt;/author&gt;&lt;author&gt;Hulten, K. G.&lt;/author&gt;&lt;author&gt;Dreyer, W. J.&lt;/author&gt;&lt;author&gt;Heinle, J. S.&lt;/author&gt;&lt;author&gt;Mason, E. O.&lt;/author&gt;&lt;author&gt;Kaplan, S. L.&lt;/author&gt;&lt;/authors&gt;&lt;/contributors&gt;&lt;auth-address&gt;Section of Infectious Diseases and jm140109@bcm.tmc.edu.&amp;#xD;Section of Infectious Diseases and.&amp;#xD;Section of Cardiology, Department of Pediatrics.&amp;#xD;Division of Congenital Heart Surgery, Michael E. Debakey Department of Surgery, Baylor College of Medicine, Houston, Texas.&lt;/auth-address&gt;&lt;titles&gt;&lt;title&gt;Staphylococcus aureus Infections in Children With Congenital Heart Disease&lt;/title&gt;&lt;secondary-title&gt;J Pediatric Infect Dis Soc&lt;/secondary-title&gt;&lt;alt-title&gt;Journal of the Pediatric Infectious Diseases Society&lt;/alt-title&gt;&lt;/titles&gt;&lt;periodical&gt;&lt;full-title&gt;J Pediatric Infect Dis Soc&lt;/full-title&gt;&lt;abbr-1&gt;Journal of the Pediatric Infectious Diseases Society&lt;/abbr-1&gt;&lt;/periodical&gt;&lt;alt-periodical&gt;&lt;full-title&gt;J Pediatric Infect Dis Soc&lt;/full-title&gt;&lt;abbr-1&gt;Journal of the Pediatric Infectious Diseases Society&lt;/abbr-1&gt;&lt;/alt-periodical&gt;&lt;pages&gt;337-44&lt;/pages&gt;&lt;volume&gt;2&lt;/volume&gt;&lt;number&gt;4&lt;/number&gt;&lt;edition&gt;2013/12/01&lt;/edition&gt;&lt;dates&gt;&lt;year&gt;2013&lt;/year&gt;&lt;pub-dates&gt;&lt;date&gt;Dec&lt;/date&gt;&lt;/pub-dates&gt;&lt;/dates&gt;&lt;isbn&gt;2048-7193 (Print)&amp;#xD;2048-7193 (Linking)&lt;/isbn&gt;&lt;accession-num&gt;26619497&lt;/accession-num&gt;&lt;urls&gt;&lt;related-urls&gt;&lt;url&gt;http://www.ncbi.nlm.nih.gov/pubmed/26619497&lt;/url&gt;&lt;/related-urls&gt;&lt;/urls&gt;&lt;electronic-resource-num&gt;10.1093/jpids/pit037&lt;/electronic-resource-num&gt;&lt;language&gt;eng&lt;/language&gt;&lt;/record&gt;&lt;/Cite&gt;&lt;/EndNote&gt;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26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73967F83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USA</w:t>
            </w:r>
          </w:p>
        </w:tc>
        <w:tc>
          <w:tcPr>
            <w:tcW w:w="1605" w:type="dxa"/>
          </w:tcPr>
          <w:p w14:paraId="6FA6BC3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Prospective cohort </w:t>
            </w:r>
          </w:p>
        </w:tc>
        <w:tc>
          <w:tcPr>
            <w:tcW w:w="1630" w:type="dxa"/>
          </w:tcPr>
          <w:p w14:paraId="6A90C03C" w14:textId="77777777" w:rsidR="008857A2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Children aged &lt;19 years,</w:t>
            </w:r>
          </w:p>
          <w:p w14:paraId="4E2BA7AC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BCC3E35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 = 216</w:t>
            </w:r>
          </w:p>
        </w:tc>
        <w:tc>
          <w:tcPr>
            <w:tcW w:w="1278" w:type="dxa"/>
          </w:tcPr>
          <w:p w14:paraId="657B7774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4CA2954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osocomial isolates were defined as those that were isolated &gt; 48 hours of hospitalization</w:t>
            </w:r>
          </w:p>
          <w:p w14:paraId="1444989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Surgical site infections were regarded as those in which a positive culture for </w:t>
            </w:r>
            <w:r w:rsidRPr="00C221BC">
              <w:rPr>
                <w:rFonts w:ascii="Times New Roman" w:hAnsi="Times New Roman" w:cs="Times New Roman"/>
                <w:i/>
                <w:sz w:val="20"/>
                <w:szCs w:val="20"/>
              </w:rPr>
              <w:t>S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aphylococcus</w:t>
            </w:r>
            <w:r w:rsidRPr="00C221BC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aureu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was obtained from a surgical site along with signs and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symptoms of infection and the absence of an alternative diagnosis</w:t>
            </w:r>
          </w:p>
        </w:tc>
        <w:tc>
          <w:tcPr>
            <w:tcW w:w="2343" w:type="dxa"/>
          </w:tcPr>
          <w:p w14:paraId="269F62C7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248 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taphylococcus</w:t>
            </w:r>
            <w:r w:rsidRPr="00C221BC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aureu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s developed in 216 patients </w:t>
            </w:r>
          </w:p>
          <w:p w14:paraId="4B9D386B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urgical site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a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28.2% </w:t>
            </w:r>
          </w:p>
          <w:p w14:paraId="698A4FB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acteremia wa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20.4% </w:t>
            </w:r>
          </w:p>
          <w:p w14:paraId="7A20059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acteremia associated with infective endocarditis wa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29.5%</w:t>
            </w:r>
          </w:p>
          <w:p w14:paraId="3982D529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68" w:type="dxa"/>
          </w:tcPr>
          <w:p w14:paraId="6B384A01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C221BC" w14:paraId="451AD373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51458F31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Toth</w:t>
            </w:r>
            <w:proofErr w:type="spellEnd"/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 et al., 2013</w:t>
            </w:r>
            <w:hyperlink w:anchor="_ENREF_14" w:tooltip="Toth, 2013 #4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Ub3RoPC9BdXRob3I+PFllYXI+MjAxMzwvWWVhcj48UmVj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Ub3RoPC9BdXRob3I+PFllYXI+MjAxMzwvWWVhcj48UmVj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14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74931F78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Hungary</w:t>
            </w:r>
          </w:p>
        </w:tc>
        <w:tc>
          <w:tcPr>
            <w:tcW w:w="1605" w:type="dxa"/>
          </w:tcPr>
          <w:p w14:paraId="4B2B222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rospective cohort</w:t>
            </w:r>
          </w:p>
        </w:tc>
        <w:tc>
          <w:tcPr>
            <w:tcW w:w="1630" w:type="dxa"/>
          </w:tcPr>
          <w:p w14:paraId="50CADB42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Children aged &lt;18 years, </w:t>
            </w:r>
          </w:p>
          <w:p w14:paraId="114A54B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n =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796 (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129 Down syndrom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nd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1667 non-Down syndrom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278" w:type="dxa"/>
          </w:tcPr>
          <w:p w14:paraId="6B9F9204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63B1987D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Infections, catheter-related and deep sternal wound infection, positive blood culture or sepsis</w:t>
            </w:r>
          </w:p>
        </w:tc>
        <w:tc>
          <w:tcPr>
            <w:tcW w:w="2343" w:type="dxa"/>
          </w:tcPr>
          <w:p w14:paraId="2F33E92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Severe infection was seen in 22.5% of Down’s group versus 11.9% in the non-Down’s syndrome group, p=0.001 </w:t>
            </w:r>
          </w:p>
        </w:tc>
        <w:tc>
          <w:tcPr>
            <w:tcW w:w="2268" w:type="dxa"/>
          </w:tcPr>
          <w:p w14:paraId="758331C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C221BC" w14:paraId="32C37A76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312EC95B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proofErr w:type="spellStart"/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t>Fortun</w:t>
            </w:r>
            <w:proofErr w:type="spellEnd"/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 et al., 2013</w:t>
            </w:r>
            <w:hyperlink w:anchor="_ENREF_4" w:tooltip="Fortun, 2013 #5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Gb3J0dW48L0F1dGhvcj48WWVhcj4yMDEzPC9ZZWFyPjxS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=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Gb3J0dW48L0F1dGhvcj48WWVhcj4yMDEzPC9ZZWFyPjxS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=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4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6AEF7515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Spain</w:t>
            </w:r>
          </w:p>
        </w:tc>
        <w:tc>
          <w:tcPr>
            <w:tcW w:w="1605" w:type="dxa"/>
          </w:tcPr>
          <w:p w14:paraId="7F6B9C56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rospective cohort</w:t>
            </w:r>
          </w:p>
        </w:tc>
        <w:tc>
          <w:tcPr>
            <w:tcW w:w="1630" w:type="dxa"/>
          </w:tcPr>
          <w:p w14:paraId="5E599D3B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Children and adults aged 8 to 35 year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</w:t>
            </w:r>
          </w:p>
          <w:p w14:paraId="2EF1C25E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BBA532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 = 821</w:t>
            </w:r>
          </w:p>
        </w:tc>
        <w:tc>
          <w:tcPr>
            <w:tcW w:w="1278" w:type="dxa"/>
          </w:tcPr>
          <w:p w14:paraId="06142808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re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4E5064DE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Infective endocarditi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was defined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using the Duke’s criteria</w:t>
            </w:r>
          </w:p>
          <w:p w14:paraId="7D3A67B2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4A909B4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43" w:type="dxa"/>
          </w:tcPr>
          <w:p w14:paraId="23E629EA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Infective endocarditis was in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45/821 (5.5%) involved patients with CHD </w:t>
            </w:r>
          </w:p>
          <w:p w14:paraId="4FE2C295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 24/45 cases (53 %), endocarditi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volved a prosthetic valve </w:t>
            </w:r>
          </w:p>
          <w:p w14:paraId="494FC065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In 20/45 (44 %) a non-corrected native-valve</w:t>
            </w:r>
          </w:p>
          <w:p w14:paraId="1394BC9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Global mortality was 24% </w:t>
            </w:r>
          </w:p>
          <w:p w14:paraId="4C145EF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dictor of mortality: b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acteremia confirm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d nosocomial endocarditi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(OR 23.7, 95%CI 2.3–239.9) </w:t>
            </w:r>
          </w:p>
        </w:tc>
        <w:tc>
          <w:tcPr>
            <w:tcW w:w="2268" w:type="dxa"/>
          </w:tcPr>
          <w:p w14:paraId="448B658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C221BC" w14:paraId="494FF5A8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103DC91A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4D06EA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Murray et al., 2014</w:t>
            </w:r>
            <w:hyperlink w:anchor="_ENREF_27" w:tooltip="Murray, 2014 #56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NdXJyYXk8L0F1dGhvcj48WWVhcj4yMDE0PC9ZZWFyPjxS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NdXJyYXk8L0F1dGhvcj48WWVhcj4yMDE0PC9ZZWFyPjxS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bCs w:val="0"/>
                  <w:noProof/>
                  <w:sz w:val="20"/>
                  <w:szCs w:val="20"/>
                  <w:vertAlign w:val="superscript"/>
                </w:rPr>
                <w:t>27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2D58A1D2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USA</w:t>
            </w:r>
          </w:p>
        </w:tc>
        <w:tc>
          <w:tcPr>
            <w:tcW w:w="1605" w:type="dxa"/>
          </w:tcPr>
          <w:p w14:paraId="3C44B1A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Retrospective cohort</w:t>
            </w:r>
          </w:p>
        </w:tc>
        <w:tc>
          <w:tcPr>
            <w:tcW w:w="1630" w:type="dxa"/>
          </w:tcPr>
          <w:p w14:paraId="3261497D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Children aged &lt;1 year, </w:t>
            </w:r>
          </w:p>
          <w:p w14:paraId="594CFBC1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n = 552</w:t>
            </w:r>
          </w:p>
        </w:tc>
        <w:tc>
          <w:tcPr>
            <w:tcW w:w="1278" w:type="dxa"/>
          </w:tcPr>
          <w:p w14:paraId="7962EF8E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638D0F9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urgical site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, primary and seco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dary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bloodstream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, and central line–associated b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loodstream infections was defined using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ation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l Healthcare Safety Network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criteria </w:t>
            </w:r>
          </w:p>
        </w:tc>
        <w:tc>
          <w:tcPr>
            <w:tcW w:w="2343" w:type="dxa"/>
          </w:tcPr>
          <w:p w14:paraId="359D3C7A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19/552 (3.4%)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developed surgical site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and 29/552 (5.2%)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develope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bloodstream infection</w:t>
            </w:r>
          </w:p>
          <w:p w14:paraId="6C25D581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dictors for surgical site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: ag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d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&lt;30 days, incorrect timing of preoperative antibiotics, and excessive bleeding within 24 hours of surgery </w:t>
            </w:r>
          </w:p>
          <w:p w14:paraId="027CB71E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dictors for bloodstream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: duration of use of arterial lines </w:t>
            </w:r>
          </w:p>
        </w:tc>
        <w:tc>
          <w:tcPr>
            <w:tcW w:w="2268" w:type="dxa"/>
          </w:tcPr>
          <w:p w14:paraId="0589BA1E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Gram-pos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tive bacteria caused 75% of surgical site infections an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bloodstream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and methicillin-susceptible </w:t>
            </w:r>
            <w:r w:rsidRPr="00C221BC">
              <w:rPr>
                <w:rFonts w:ascii="Times New Roman" w:hAnsi="Times New Roman" w:cs="Times New Roman"/>
                <w:i/>
                <w:sz w:val="20"/>
                <w:szCs w:val="20"/>
              </w:rPr>
              <w:t>Staphylococcus aureu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caused 63% of surgical site infection</w:t>
            </w:r>
          </w:p>
          <w:p w14:paraId="0FB5B791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C221BC" w14:paraId="37233D77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1B8FFD45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color w:val="3B3B3B"/>
                <w:sz w:val="20"/>
                <w:szCs w:val="20"/>
              </w:rPr>
            </w:pPr>
            <w:proofErr w:type="spellStart"/>
            <w:r w:rsidRPr="004D06EA">
              <w:rPr>
                <w:rFonts w:ascii="Times New Roman" w:hAnsi="Times New Roman" w:cs="Times New Roman"/>
                <w:b w:val="0"/>
                <w:color w:val="3B3B3B"/>
                <w:sz w:val="20"/>
                <w:szCs w:val="20"/>
              </w:rPr>
              <w:lastRenderedPageBreak/>
              <w:t>Turcotte</w:t>
            </w:r>
            <w:proofErr w:type="spellEnd"/>
            <w:r w:rsidRPr="004D06EA">
              <w:rPr>
                <w:rFonts w:ascii="Times New Roman" w:hAnsi="Times New Roman" w:cs="Times New Roman"/>
                <w:b w:val="0"/>
                <w:color w:val="3B3B3B"/>
                <w:sz w:val="20"/>
                <w:szCs w:val="20"/>
              </w:rPr>
              <w:t xml:space="preserve"> et al., 2014</w:t>
            </w:r>
            <w:hyperlink w:anchor="_ENREF_33" w:tooltip="Turcotte, 2014 #62" w:history="1">
              <w:r w:rsidRPr="004D06EA">
                <w:rPr>
                  <w:rFonts w:ascii="Times New Roman" w:hAnsi="Times New Roman" w:cs="Times New Roman"/>
                  <w:color w:val="3B3B3B"/>
                  <w:sz w:val="20"/>
                  <w:szCs w:val="20"/>
                </w:rPr>
                <w:fldChar w:fldCharType="begin">
                  <w:fldData xml:space="preserve">PEVuZE5vdGU+PENpdGU+PEF1dGhvcj5UdXJjb3R0ZTwvQXV0aG9yPjxZZWFyPjIwMTQ8L1llYXI+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color w:val="3B3B3B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color w:val="3B3B3B"/>
                  <w:sz w:val="20"/>
                  <w:szCs w:val="20"/>
                </w:rPr>
                <w:fldChar w:fldCharType="begin">
                  <w:fldData xml:space="preserve">PEVuZE5vdGU+PENpdGU+PEF1dGhvcj5UdXJjb3R0ZTwvQXV0aG9yPjxZZWFyPjIwMTQ8L1llYXI+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color w:val="3B3B3B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color w:val="3B3B3B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color w:val="3B3B3B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color w:val="3B3B3B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color w:val="3B3B3B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noProof/>
                  <w:color w:val="3B3B3B"/>
                  <w:sz w:val="20"/>
                  <w:szCs w:val="20"/>
                  <w:vertAlign w:val="superscript"/>
                </w:rPr>
                <w:t>33</w:t>
              </w:r>
              <w:r w:rsidRPr="004D06EA">
                <w:rPr>
                  <w:rFonts w:ascii="Times New Roman" w:hAnsi="Times New Roman" w:cs="Times New Roman"/>
                  <w:color w:val="3B3B3B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7DF409F1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USA</w:t>
            </w:r>
          </w:p>
        </w:tc>
        <w:tc>
          <w:tcPr>
            <w:tcW w:w="1605" w:type="dxa"/>
          </w:tcPr>
          <w:p w14:paraId="162E6681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Retrospective cohort</w:t>
            </w:r>
          </w:p>
        </w:tc>
        <w:tc>
          <w:tcPr>
            <w:tcW w:w="1630" w:type="dxa"/>
          </w:tcPr>
          <w:p w14:paraId="0D1F1166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Children aged &lt;18 years,</w:t>
            </w:r>
          </w:p>
          <w:p w14:paraId="7BEB21C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 = 634</w:t>
            </w:r>
          </w:p>
        </w:tc>
        <w:tc>
          <w:tcPr>
            <w:tcW w:w="1278" w:type="dxa"/>
          </w:tcPr>
          <w:p w14:paraId="067D0567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0544F5F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Definition of nosocomial infectio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was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based on 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National Healthcare Safety Network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criteria</w:t>
            </w:r>
          </w:p>
          <w:p w14:paraId="419DE63E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43" w:type="dxa"/>
          </w:tcPr>
          <w:p w14:paraId="6196B19D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38/634 (6%) ha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nosocomial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cluding 7 (1%) central line–associated bloodstream infections, 12 (1.9%) non-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entral line–associated </w:t>
            </w: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bacteremias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, 6 (0.8%)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arly postoperative endocarditi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, 9 (1.3%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surgical site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, and 4 (0.5%)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ventilator-associated pneumonia</w:t>
            </w:r>
          </w:p>
          <w:p w14:paraId="6D28ACB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isk factors for nosocomial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: mechanical ventilation (RR 1.07 per day, 95%CI 1.03–1.11, p=0.0002), postoperative transfusion of blood products (RR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3.12, 95%CI 1.38–7.06, p=0.0062), postoperative steroid use (RR 3.32, 95%CI 1.56–7.02, p=0.0018), and antibiotic prophylaxis &gt;48 h after surgery (RR 2.56, 95%CI 1.31–5.03, p=0.0062) </w:t>
            </w:r>
          </w:p>
        </w:tc>
        <w:tc>
          <w:tcPr>
            <w:tcW w:w="2268" w:type="dxa"/>
          </w:tcPr>
          <w:p w14:paraId="4C781DF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66.7 % of 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he pathogens associated with surgical site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were susceptible to cefazolin </w:t>
            </w:r>
          </w:p>
        </w:tc>
      </w:tr>
      <w:tr w:rsidR="008857A2" w:rsidRPr="00C221BC" w14:paraId="6BF7A67D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5DF9CDCE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Wei et al., 2015</w:t>
            </w:r>
            <w:hyperlink w:anchor="_ENREF_34" w:tooltip="Wei, 2015 #63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XZWk8L0F1dGhvcj48WWVhcj4yMDE1PC9ZZWFyPjxSZWNO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XZWk8L0F1dGhvcj48WWVhcj4yMDE1PC9ZZWFyPjxSZWNO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34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53592DED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USA</w:t>
            </w:r>
          </w:p>
        </w:tc>
        <w:tc>
          <w:tcPr>
            <w:tcW w:w="1605" w:type="dxa"/>
          </w:tcPr>
          <w:p w14:paraId="1F43D1FD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Retrospective cohort</w:t>
            </w:r>
          </w:p>
        </w:tc>
        <w:tc>
          <w:tcPr>
            <w:tcW w:w="1630" w:type="dxa"/>
          </w:tcPr>
          <w:p w14:paraId="07DB982D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mall gestational age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and non-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mall gestational age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ants weighed &lt;2500 g,</w:t>
            </w:r>
          </w:p>
          <w:p w14:paraId="0E69B1D8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 = 136</w:t>
            </w:r>
          </w:p>
        </w:tc>
        <w:tc>
          <w:tcPr>
            <w:tcW w:w="1278" w:type="dxa"/>
          </w:tcPr>
          <w:p w14:paraId="07D8677D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1406ECD9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Postoperative infection was defined as a positive culture or a treatment with antibiotics or antifungal agents for a minimum of 7 days </w:t>
            </w:r>
          </w:p>
          <w:p w14:paraId="68B8EA6A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43" w:type="dxa"/>
          </w:tcPr>
          <w:p w14:paraId="1905DD72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Older postnatal age at surgery and greater duration of time between birth and surgery was associated with an increased risk of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preoperative infection (p&lt;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0.0001)</w:t>
            </w:r>
          </w:p>
          <w:p w14:paraId="110D1856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Lower weight at surgery was associated with an increased risk of postoperative infection</w:t>
            </w:r>
          </w:p>
          <w:p w14:paraId="3E6B5E61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A weight of </w:t>
            </w:r>
            <w:r w:rsidRPr="002B4D73">
              <w:rPr>
                <w:rFonts w:ascii="MS Gothic" w:eastAsia="MS Gothic"/>
                <w:color w:val="000000"/>
              </w:rPr>
              <w:t>≥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0 g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at the time of surgery was associated with lower rates of postoperative infections</w:t>
            </w:r>
          </w:p>
        </w:tc>
        <w:tc>
          <w:tcPr>
            <w:tcW w:w="2268" w:type="dxa"/>
          </w:tcPr>
          <w:p w14:paraId="38107F7D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C221BC" w14:paraId="0F317C86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16BAFF93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color w:val="3B3B3B"/>
                <w:sz w:val="20"/>
                <w:szCs w:val="20"/>
              </w:rPr>
            </w:pPr>
            <w:proofErr w:type="spellStart"/>
            <w:r w:rsidRPr="004D06EA">
              <w:rPr>
                <w:rFonts w:ascii="Times New Roman" w:hAnsi="Times New Roman" w:cs="Times New Roman"/>
                <w:b w:val="0"/>
                <w:color w:val="101010"/>
                <w:sz w:val="20"/>
                <w:szCs w:val="20"/>
              </w:rPr>
              <w:t>Izquierdo-Blasco</w:t>
            </w:r>
            <w:proofErr w:type="spellEnd"/>
            <w:r w:rsidRPr="004D06EA">
              <w:rPr>
                <w:rFonts w:ascii="Times New Roman" w:hAnsi="Times New Roman" w:cs="Times New Roman"/>
                <w:b w:val="0"/>
                <w:color w:val="101010"/>
                <w:sz w:val="20"/>
                <w:szCs w:val="20"/>
              </w:rPr>
              <w:t xml:space="preserve"> et al., 2015</w:t>
            </w:r>
            <w:hyperlink w:anchor="_ENREF_6" w:tooltip="Izquierdo-Blasco, 2015 #65" w:history="1">
              <w:r w:rsidRPr="004D06EA">
                <w:rPr>
                  <w:rFonts w:ascii="Times New Roman" w:hAnsi="Times New Roman" w:cs="Times New Roman"/>
                  <w:color w:val="101010"/>
                  <w:sz w:val="20"/>
                  <w:szCs w:val="20"/>
                </w:rPr>
                <w:fldChar w:fldCharType="begin">
                  <w:fldData xml:space="preserve">PEVuZE5vdGU+PENpdGU+PEF1dGhvcj5JenF1aWVyZG8tQmxhc2NvPC9BdXRob3I+PFllYXI+MjAx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color w:val="10101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color w:val="101010"/>
                  <w:sz w:val="20"/>
                  <w:szCs w:val="20"/>
                </w:rPr>
                <w:fldChar w:fldCharType="begin">
                  <w:fldData xml:space="preserve">PEVuZE5vdGU+PENpdGU+PEF1dGhvcj5JenF1aWVyZG8tQmxhc2NvPC9BdXRob3I+PFllYXI+MjAx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color w:val="10101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color w:val="101010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color w:val="101010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color w:val="101010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color w:val="101010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noProof/>
                  <w:color w:val="101010"/>
                  <w:sz w:val="20"/>
                  <w:szCs w:val="20"/>
                  <w:vertAlign w:val="superscript"/>
                </w:rPr>
                <w:t>6</w:t>
              </w:r>
              <w:r w:rsidRPr="004D06EA">
                <w:rPr>
                  <w:rFonts w:ascii="Times New Roman" w:hAnsi="Times New Roman" w:cs="Times New Roman"/>
                  <w:color w:val="101010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1EEB6F1D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Spain</w:t>
            </w:r>
          </w:p>
        </w:tc>
        <w:tc>
          <w:tcPr>
            <w:tcW w:w="1605" w:type="dxa"/>
          </w:tcPr>
          <w:p w14:paraId="491274AA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Before and after study </w:t>
            </w:r>
          </w:p>
          <w:p w14:paraId="64128262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Intervention: an interdisciplinary infectio</w:t>
            </w:r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n control </w:t>
            </w:r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lastRenderedPageBreak/>
              <w:t>program including preoperative, intraoperative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, and postoperative measures </w:t>
            </w:r>
          </w:p>
          <w:p w14:paraId="3520E7A2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30" w:type="dxa"/>
          </w:tcPr>
          <w:p w14:paraId="4A62F942" w14:textId="77777777" w:rsidR="008857A2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lastRenderedPageBreak/>
              <w:t>Children aged 1 month to 16 years</w:t>
            </w:r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,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 </w:t>
            </w:r>
          </w:p>
          <w:p w14:paraId="520136C9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 = 64</w:t>
            </w:r>
          </w:p>
          <w:p w14:paraId="139FA6B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8" w:type="dxa"/>
          </w:tcPr>
          <w:p w14:paraId="6ECCAC2D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3CF61C6E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Deep and superficial surgical site infection was defined according to 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National Healthcare Safety Network 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lastRenderedPageBreak/>
              <w:t xml:space="preserve">criteria </w:t>
            </w:r>
          </w:p>
        </w:tc>
        <w:tc>
          <w:tcPr>
            <w:tcW w:w="2343" w:type="dxa"/>
          </w:tcPr>
          <w:p w14:paraId="48AD78F5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lastRenderedPageBreak/>
              <w:t>Preintervention</w:t>
            </w:r>
            <w:proofErr w:type="spellEnd"/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: surgical site infection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 was 10.9% (95%CI 4.7–18.8) </w:t>
            </w:r>
          </w:p>
          <w:p w14:paraId="42063668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Postintervention</w:t>
            </w:r>
            <w:proofErr w:type="spellEnd"/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: surgical site infection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was 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1.92% 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lastRenderedPageBreak/>
              <w:t xml:space="preserve">(95%CI 0.4–5.52) </w:t>
            </w:r>
          </w:p>
          <w:p w14:paraId="036200BD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Risk factors for surgical site infection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: me</w:t>
            </w:r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dian age (14 days in infected versus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 2.3 years in non-infected patients; p&lt;0.01),</w:t>
            </w:r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 hospitalization unit (10.3% surgical site infection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 cumulative incidence in the N</w:t>
            </w:r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eonatal ICU versus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 0 cases in the P</w:t>
            </w:r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ediatric 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ICU; p&lt;0.01), and median preoperative hospi</w:t>
            </w:r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tal stay (14 days in infected versus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 1 day in non-infected patients; p=0.03)</w:t>
            </w:r>
          </w:p>
        </w:tc>
        <w:tc>
          <w:tcPr>
            <w:tcW w:w="2268" w:type="dxa"/>
          </w:tcPr>
          <w:p w14:paraId="61C2F4AD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C221BC" w14:paraId="483DF21E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7882D4D4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color w:val="101010"/>
                <w:sz w:val="20"/>
                <w:szCs w:val="20"/>
              </w:rPr>
            </w:pPr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Chiu et al., 2016</w:t>
            </w:r>
            <w:hyperlink w:anchor="_ENREF_40" w:tooltip="Chiu, 2016 #10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DaGl1PC9BdXRob3I+PFllYXI+MjAxNjwvWWVhcj48UmVj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DaGl1PC9BdXRob3I+PFllYXI+MjAxNjwvWWVhcj48UmVj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40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4E2BB30A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Taiwan</w:t>
            </w:r>
          </w:p>
        </w:tc>
        <w:tc>
          <w:tcPr>
            <w:tcW w:w="1605" w:type="dxa"/>
          </w:tcPr>
          <w:p w14:paraId="7D80615E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Retrospective cohort</w:t>
            </w:r>
          </w:p>
        </w:tc>
        <w:tc>
          <w:tcPr>
            <w:tcW w:w="1630" w:type="dxa"/>
          </w:tcPr>
          <w:p w14:paraId="41245214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Children aged &lt;2 years, </w:t>
            </w:r>
          </w:p>
          <w:p w14:paraId="296D97B8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n = 8127 (1050 cyanotic CHD and 7077 </w:t>
            </w: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acyanotic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CHD patients)</w:t>
            </w:r>
          </w:p>
        </w:tc>
        <w:tc>
          <w:tcPr>
            <w:tcW w:w="1278" w:type="dxa"/>
          </w:tcPr>
          <w:p w14:paraId="6C622823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re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0CAAACB2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espiratory syncytial viru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hospitaliza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wer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espiratory syncytial viru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-associated bronchiolitis and viral pneumonia</w:t>
            </w:r>
          </w:p>
          <w:p w14:paraId="0AAFE46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</w:p>
        </w:tc>
        <w:tc>
          <w:tcPr>
            <w:tcW w:w="2343" w:type="dxa"/>
          </w:tcPr>
          <w:p w14:paraId="18D95487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Total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espiratory syncytial viru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-associated hospitalization was 2.1% (0-1 year of age) and 0.38% (1-2 year) and mortality rate was 1.9%</w:t>
            </w:r>
          </w:p>
          <w:p w14:paraId="648C791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tal viral lower respiratory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hospitalization was 8.6% (0-1 year of age) and 2.1% (1-2 year) and mortality rate 0.6%</w:t>
            </w:r>
          </w:p>
          <w:p w14:paraId="7C0F1E9B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espiratory syncytial viru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-associated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hospitalization was higher in the cyanotic group 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han in hemodynamically significant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acyanotic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nd non-hemodynamically significant </w:t>
            </w: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acyanotic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groups both befo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 1 year of age (4.8% versus 2.1% versu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1.5%, </w:t>
            </w:r>
            <w:r w:rsidRPr="00907AD8">
              <w:rPr>
                <w:rFonts w:ascii="Times New Roman" w:hAnsi="Times New Roman" w:cs="Times New Roman"/>
                <w:iCs/>
                <w:sz w:val="20"/>
                <w:szCs w:val="20"/>
              </w:rPr>
              <w:t>p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&lt;0.001) and between 1 an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 years of age (0.9% versus 0.56% versu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0.14%,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=0.003)</w:t>
            </w:r>
          </w:p>
        </w:tc>
        <w:tc>
          <w:tcPr>
            <w:tcW w:w="2268" w:type="dxa"/>
          </w:tcPr>
          <w:p w14:paraId="6B160EAD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C221BC" w14:paraId="42D35C85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0B7E38B3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color w:val="101010"/>
                <w:sz w:val="20"/>
                <w:szCs w:val="20"/>
              </w:rPr>
            </w:pPr>
            <w:proofErr w:type="spellStart"/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Granbom</w:t>
            </w:r>
            <w:proofErr w:type="spellEnd"/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 et al., 2016</w:t>
            </w:r>
            <w:hyperlink w:anchor="_ENREF_5" w:tooltip="Granbom, 2016 #12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HcmFuYm9tPC9BdXRob3I+PFllYXI+MjAxNjwvWWVhcj48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HcmFuYm9tPC9BdXRob3I+PFllYXI+MjAxNjwvWWVhcj48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5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0451EFAA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Sweden</w:t>
            </w:r>
          </w:p>
        </w:tc>
        <w:tc>
          <w:tcPr>
            <w:tcW w:w="1605" w:type="dxa"/>
          </w:tcPr>
          <w:p w14:paraId="56640EEB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Retrospective cohort </w:t>
            </w:r>
          </w:p>
          <w:p w14:paraId="579D361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opulation-based study used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Swedish inpatient registry</w:t>
            </w:r>
          </w:p>
        </w:tc>
        <w:tc>
          <w:tcPr>
            <w:tcW w:w="1630" w:type="dxa"/>
          </w:tcPr>
          <w:p w14:paraId="45321A8E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Children aged &lt;2 years with CHD and non-CHD,</w:t>
            </w:r>
          </w:p>
          <w:p w14:paraId="2E318484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 = 1102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310</w:t>
            </w:r>
          </w:p>
          <w:p w14:paraId="3CB58802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</w:p>
        </w:tc>
        <w:tc>
          <w:tcPr>
            <w:tcW w:w="1278" w:type="dxa"/>
          </w:tcPr>
          <w:p w14:paraId="1B2F7637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re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06D6EC62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espiratory syncytial viru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 hospitalization</w:t>
            </w:r>
          </w:p>
        </w:tc>
        <w:tc>
          <w:tcPr>
            <w:tcW w:w="2343" w:type="dxa"/>
          </w:tcPr>
          <w:p w14:paraId="7E371B41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Hospitalization due to respiratory infection wa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76/9064 (3%) in CHD and 3158/1093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246 (0.28%) in non CHD </w:t>
            </w:r>
          </w:p>
          <w:p w14:paraId="231D7A89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The relative risk of hospital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zation for respiratory syncytial virus infection and respiratory tract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was increased for all CHD subgroups, and there was a greater increase in risk in summer for the most severe CHD (RR 10.26, 95%CI 9.09–11.58, p&lt;0.0001) </w:t>
            </w:r>
          </w:p>
        </w:tc>
        <w:tc>
          <w:tcPr>
            <w:tcW w:w="2268" w:type="dxa"/>
          </w:tcPr>
          <w:p w14:paraId="3CF29F3B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C221BC" w14:paraId="530E2EA9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41913C19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color w:val="101010"/>
                <w:sz w:val="20"/>
                <w:szCs w:val="20"/>
              </w:rPr>
            </w:pPr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t>Resch et al., 2016</w:t>
            </w:r>
            <w:hyperlink w:anchor="_ENREF_11" w:tooltip="Resch, 2016 #13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SZXNjaDwvQXV0aG9yPjxZZWFyPjIwMTY8L1llYXI+PFJl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SZXNjaDwvQXV0aG9yPjxZZWFyPjIwMTY8L1llYXI+PFJl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11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7BBB667E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Austria</w:t>
            </w:r>
          </w:p>
        </w:tc>
        <w:tc>
          <w:tcPr>
            <w:tcW w:w="1605" w:type="dxa"/>
          </w:tcPr>
          <w:p w14:paraId="5F57E0B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Retrospective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cohort</w:t>
            </w:r>
          </w:p>
        </w:tc>
        <w:tc>
          <w:tcPr>
            <w:tcW w:w="1630" w:type="dxa"/>
          </w:tcPr>
          <w:p w14:paraId="4953B5F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lastRenderedPageBreak/>
              <w:t xml:space="preserve">Children aged &lt;2 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lastRenderedPageBreak/>
              <w:t xml:space="preserve">years,  </w:t>
            </w:r>
          </w:p>
          <w:p w14:paraId="2B780857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 = 602</w:t>
            </w:r>
          </w:p>
          <w:p w14:paraId="36E4BC0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</w:p>
        </w:tc>
        <w:tc>
          <w:tcPr>
            <w:tcW w:w="1278" w:type="dxa"/>
          </w:tcPr>
          <w:p w14:paraId="000D80BB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Pre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21103DE8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espiratory syncytial virus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 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lastRenderedPageBreak/>
              <w:t>hospitalization was defined as hospitalization associated with</w:t>
            </w:r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 lower respiratory tract infection and a positive 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spiratory syncytial virus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 test result</w:t>
            </w:r>
          </w:p>
        </w:tc>
        <w:tc>
          <w:tcPr>
            <w:tcW w:w="2343" w:type="dxa"/>
          </w:tcPr>
          <w:p w14:paraId="0723BB1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Respiratory syncytial virus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-</w:t>
            </w:r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related </w:t>
            </w:r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lastRenderedPageBreak/>
              <w:t>hospitalization was 9.6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% (58/602), no difference between </w:t>
            </w:r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hemodynamically significant 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CHD and </w:t>
            </w:r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non-hemodynamically significant 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CHD</w:t>
            </w:r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 (7.3% versus 10.4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%, p=0.258)</w:t>
            </w:r>
          </w:p>
          <w:p w14:paraId="00CC0465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Patients with hemodynamically significant 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CHD and early surgery were significantly le</w:t>
            </w:r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ss often hospitalized due to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espiratory syncytial virus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 compared to those with delayed surgery </w:t>
            </w:r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(1.3% versus 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14.3%, p=0.003)</w:t>
            </w:r>
          </w:p>
        </w:tc>
        <w:tc>
          <w:tcPr>
            <w:tcW w:w="2268" w:type="dxa"/>
          </w:tcPr>
          <w:p w14:paraId="2DD15748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C221BC" w14:paraId="2D432440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6220F600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color w:val="101010"/>
                <w:sz w:val="20"/>
                <w:szCs w:val="20"/>
              </w:rPr>
            </w:pPr>
            <w:proofErr w:type="spellStart"/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Jaworski</w:t>
            </w:r>
            <w:proofErr w:type="spellEnd"/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 et al., 2016</w:t>
            </w:r>
            <w:hyperlink w:anchor="_ENREF_7" w:tooltip="Jaworski, 2016 #15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KYXdvcnNraTwvQXV0aG9yPjxZZWFyPjIwMTY8L1llYXI+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KYXdvcnNraTwvQXV0aG9yPjxZZWFyPjIwMTY8L1llYXI+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7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258A5609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land</w:t>
            </w:r>
          </w:p>
        </w:tc>
        <w:tc>
          <w:tcPr>
            <w:tcW w:w="1605" w:type="dxa"/>
          </w:tcPr>
          <w:p w14:paraId="471370A9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Retrospective cohort</w:t>
            </w:r>
          </w:p>
        </w:tc>
        <w:tc>
          <w:tcPr>
            <w:tcW w:w="1630" w:type="dxa"/>
          </w:tcPr>
          <w:p w14:paraId="4FD5D19E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Children aged &lt;18 years,</w:t>
            </w:r>
          </w:p>
          <w:p w14:paraId="58D78C8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n = 1540 </w:t>
            </w:r>
          </w:p>
        </w:tc>
        <w:tc>
          <w:tcPr>
            <w:tcW w:w="1278" w:type="dxa"/>
          </w:tcPr>
          <w:p w14:paraId="60366FEE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2370DE58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Invasive fungal disease was i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f blood, tissue or bone aspirate samples were positive for microbiological culture </w:t>
            </w:r>
          </w:p>
        </w:tc>
        <w:tc>
          <w:tcPr>
            <w:tcW w:w="2343" w:type="dxa"/>
          </w:tcPr>
          <w:p w14:paraId="3C0EAA7D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/1540 (0.4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%) had fungal infection </w:t>
            </w:r>
          </w:p>
          <w:p w14:paraId="19AF530E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one of the patients died due to infection in the early postoperative period</w:t>
            </w:r>
          </w:p>
        </w:tc>
        <w:tc>
          <w:tcPr>
            <w:tcW w:w="2268" w:type="dxa"/>
          </w:tcPr>
          <w:p w14:paraId="76120B29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C221BC" w14:paraId="48D4F8FB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03D26493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color w:val="101010"/>
                <w:sz w:val="20"/>
                <w:szCs w:val="20"/>
              </w:rPr>
            </w:pPr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t>Gupta et al., 2016</w:t>
            </w:r>
            <w:hyperlink w:anchor="_ENREF_24" w:tooltip="Gupta, 2016 #17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/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&lt;EndNote&gt;&lt;Cite&gt;&lt;Author&gt;Gupta&lt;/Author&gt;&lt;Year&gt;2016&lt;/Year&gt;&lt;RecNum&gt;17&lt;/RecNum&gt;&lt;DisplayText&gt;&lt;style face="superscript"&gt;24&lt;/style&gt;&lt;/DisplayText&gt;&lt;record&gt;&lt;rec-number&gt;17&lt;/rec-number&gt;&lt;foreign-keys&gt;&lt;key app="EN" db-id="0v2pw2xeoprx2oewtdpxvawotf0x9dwppexe"&gt;17&lt;/key&gt;&lt;/foreign-keys&gt;&lt;ref-type name="Journal Article"&gt;17&lt;/ref-type&gt;&lt;contributors&gt;&lt;authors&gt;&lt;author&gt;Gupta, S.&lt;/author&gt;&lt;author&gt;Sakhuja, A.&lt;/author&gt;&lt;author&gt;MsGrath, E.&lt;/author&gt;&lt;author&gt;Asmar, B.&lt;/author&gt;&lt;/authors&gt;&lt;/contributors&gt;&lt;titles&gt;&lt;title&gt;Trends, microbiology, and outcomes of infective endocarditis in children during 2000–2010 in the United States&lt;/title&gt;&lt;secondary-title&gt;Congenital Heart Disease&lt;/secondary-title&gt;&lt;/titles&gt;&lt;periodical&gt;&lt;full-title&gt;Congenital Heart Disease&lt;/full-title&gt;&lt;/periodical&gt;&lt;dates&gt;&lt;year&gt;2016&lt;/year&gt;&lt;/dates&gt;&lt;urls&gt;&lt;/urls&gt;&lt;electronic-resource-num&gt;10.1111/chd.12425&lt;/electronic-resource-num&gt;&lt;/record&gt;&lt;/Cite&gt;&lt;/EndNote&gt;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24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39690D28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USA</w:t>
            </w:r>
          </w:p>
        </w:tc>
        <w:tc>
          <w:tcPr>
            <w:tcW w:w="1605" w:type="dxa"/>
          </w:tcPr>
          <w:p w14:paraId="0E2A826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Retrospective cohort study</w:t>
            </w:r>
          </w:p>
        </w:tc>
        <w:tc>
          <w:tcPr>
            <w:tcW w:w="1630" w:type="dxa"/>
          </w:tcPr>
          <w:p w14:paraId="0FD8D50D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Children aged &lt;19 years, </w:t>
            </w:r>
          </w:p>
          <w:p w14:paraId="0C721956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n = 3840</w:t>
            </w:r>
          </w:p>
        </w:tc>
        <w:tc>
          <w:tcPr>
            <w:tcW w:w="1278" w:type="dxa"/>
          </w:tcPr>
          <w:p w14:paraId="1042A1E8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re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6749F475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Infective endocarditis </w:t>
            </w:r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was defined 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using Duke’s criteria</w:t>
            </w:r>
          </w:p>
        </w:tc>
        <w:tc>
          <w:tcPr>
            <w:tcW w:w="2343" w:type="dxa"/>
          </w:tcPr>
          <w:p w14:paraId="1B3408AB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A1818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>Incidence of infective endocarditis</w:t>
            </w:r>
            <w:r w:rsidRPr="00C221BC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>was 0.43/100</w:t>
            </w:r>
            <w:r w:rsidRPr="00C221BC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>000 children</w:t>
            </w:r>
          </w:p>
          <w:p w14:paraId="363D4BA2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A1818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 xml:space="preserve">30.2% of cases were </w:t>
            </w:r>
            <w:r w:rsidRPr="00C221BC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lastRenderedPageBreak/>
              <w:t>culture-negative</w:t>
            </w:r>
          </w:p>
          <w:p w14:paraId="688B5293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A1818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>Overall mortality was 2.8%</w:t>
            </w:r>
          </w:p>
        </w:tc>
        <w:tc>
          <w:tcPr>
            <w:tcW w:w="2268" w:type="dxa"/>
          </w:tcPr>
          <w:p w14:paraId="43EBD19B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lastRenderedPageBreak/>
              <w:t xml:space="preserve">Staphylococcus species were in 43.1%, Streptococcus species in 39.5%. </w:t>
            </w:r>
            <w:proofErr w:type="spellStart"/>
            <w:r w:rsidRPr="00C221BC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>Viridans</w:t>
            </w:r>
            <w:proofErr w:type="spellEnd"/>
            <w:r w:rsidRPr="00C221BC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 xml:space="preserve"> Streptococcus group was most common in those </w:t>
            </w:r>
            <w:r w:rsidRPr="00C221BC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lastRenderedPageBreak/>
              <w:t xml:space="preserve">with heart disease (32.7%) and </w:t>
            </w:r>
            <w:r>
              <w:rPr>
                <w:rFonts w:ascii="Times New Roman" w:hAnsi="Times New Roman" w:cs="Times New Roman"/>
                <w:i/>
                <w:color w:val="1A1818"/>
                <w:sz w:val="20"/>
                <w:szCs w:val="20"/>
              </w:rPr>
              <w:t>Staphylococcus</w:t>
            </w:r>
            <w:r w:rsidRPr="00C221BC">
              <w:rPr>
                <w:rFonts w:ascii="Times New Roman" w:hAnsi="Times New Roman" w:cs="Times New Roman"/>
                <w:i/>
                <w:color w:val="1A1818"/>
                <w:sz w:val="20"/>
                <w:szCs w:val="20"/>
              </w:rPr>
              <w:t xml:space="preserve"> aureus</w:t>
            </w:r>
            <w:r w:rsidRPr="00C221BC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 xml:space="preserve"> was common in non-</w:t>
            </w:r>
            <w:r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>heart disease (46.9%)</w:t>
            </w:r>
          </w:p>
        </w:tc>
      </w:tr>
      <w:tr w:rsidR="008857A2" w:rsidRPr="00C221BC" w14:paraId="0426AD6D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2D608E93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color w:val="101010"/>
                <w:sz w:val="20"/>
                <w:szCs w:val="20"/>
              </w:rPr>
            </w:pPr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Chu et al., 2017</w:t>
            </w:r>
            <w:hyperlink w:anchor="_ENREF_20" w:tooltip="Chu, 2017 #14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DaHU8L0F1dGhvcj48WWVhcj4yMDE3PC9ZZWFyPjxSZWNO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DaHU8L0F1dGhvcj48WWVhcj4yMDE3PC9ZZWFyPjxSZWNO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20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6C4A6BA0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USA</w:t>
            </w:r>
          </w:p>
        </w:tc>
        <w:tc>
          <w:tcPr>
            <w:tcW w:w="1605" w:type="dxa"/>
          </w:tcPr>
          <w:p w14:paraId="7E0FCB3D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Cohort retrospective</w:t>
            </w:r>
          </w:p>
        </w:tc>
        <w:tc>
          <w:tcPr>
            <w:tcW w:w="1630" w:type="dxa"/>
          </w:tcPr>
          <w:p w14:paraId="3EF4D59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Children aged &lt;2 years,</w:t>
            </w:r>
          </w:p>
          <w:p w14:paraId="51B25054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n = 549265 </w:t>
            </w:r>
          </w:p>
        </w:tc>
        <w:tc>
          <w:tcPr>
            <w:tcW w:w="1278" w:type="dxa"/>
          </w:tcPr>
          <w:p w14:paraId="40C07DE2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re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  <w:p w14:paraId="33AA1900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F8DDCEF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75" w:type="dxa"/>
          </w:tcPr>
          <w:p w14:paraId="20617EB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espiratory syncytial virus h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ospitalization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were hospitalizations with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bronchiolitis, pneumonia, or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espiratory syncytial virus infection</w:t>
            </w:r>
          </w:p>
          <w:p w14:paraId="5745F2D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</w:p>
        </w:tc>
        <w:tc>
          <w:tcPr>
            <w:tcW w:w="2343" w:type="dxa"/>
          </w:tcPr>
          <w:p w14:paraId="3180FD57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espiratory syncytial viru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hosp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italization in children with hemodynamically significant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CHD was 2518/549265 (0.5%) </w:t>
            </w:r>
          </w:p>
          <w:p w14:paraId="3C83BC09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Incidence of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espiratory syncytial viru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hospitalization dec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ased by 36% when comparing pre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and post-</w:t>
            </w: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alivizumab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eras versus an 8% decline in children </w:t>
            </w: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no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ignificant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CHD (p&lt;0.001)</w:t>
            </w:r>
          </w:p>
          <w:p w14:paraId="24D17F69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Children with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hemodynamically significant CHD had higher rates of respiratory syncytial viru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-associated mortality (4.9 versus 0.1%, p&lt;0.001) and morbidity (31.5 versus 3.5%, p&lt;0.001) and longer hospital length of stay (17.9 versus 3.9 days, p&lt;0.001) compared with children withou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significant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CHD</w:t>
            </w:r>
          </w:p>
        </w:tc>
        <w:tc>
          <w:tcPr>
            <w:tcW w:w="2268" w:type="dxa"/>
          </w:tcPr>
          <w:p w14:paraId="1411A654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C221BC" w14:paraId="2C092E15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5AD7D7F5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color w:val="101010"/>
                <w:sz w:val="20"/>
                <w:szCs w:val="20"/>
              </w:rPr>
            </w:pPr>
            <w:proofErr w:type="spellStart"/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Sochet</w:t>
            </w:r>
            <w:proofErr w:type="spellEnd"/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 et al., 2017</w:t>
            </w:r>
            <w:hyperlink w:anchor="_ENREF_31" w:tooltip="Sochet, 2017 #19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Tb2NoZXQ8L0F1dGhvcj48WWVhcj4yMDE3PC9ZZWFyPjxS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Tb2NoZXQ8L0F1dGhvcj48WWVhcj4yMDE3PC9ZZWFyPjxS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31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2584B609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USA</w:t>
            </w:r>
          </w:p>
        </w:tc>
        <w:tc>
          <w:tcPr>
            <w:tcW w:w="1605" w:type="dxa"/>
          </w:tcPr>
          <w:p w14:paraId="6F483D8D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Retrospective matched cohort study</w:t>
            </w:r>
          </w:p>
          <w:p w14:paraId="416E3299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630" w:type="dxa"/>
          </w:tcPr>
          <w:p w14:paraId="3B97F278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Children aged &lt;</w:t>
            </w: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18 years, </w:t>
            </w:r>
          </w:p>
          <w:p w14:paraId="4F3DCC18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n = 981</w:t>
            </w:r>
          </w:p>
        </w:tc>
        <w:tc>
          <w:tcPr>
            <w:tcW w:w="1278" w:type="dxa"/>
          </w:tcPr>
          <w:p w14:paraId="10CBA125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6EF1B58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urgical site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was defined using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ational Healthcar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Safety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Network criteria </w:t>
            </w:r>
          </w:p>
        </w:tc>
        <w:tc>
          <w:tcPr>
            <w:tcW w:w="2343" w:type="dxa"/>
          </w:tcPr>
          <w:p w14:paraId="49CEA309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urgical site infection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was 12/981 (1.2%)</w:t>
            </w:r>
          </w:p>
          <w:p w14:paraId="17516EC2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hildren with surgical site infection had longer median cardiac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ICU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tay (9 versus 3 days, p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&lt;0.01), hospital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tay (18 versu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8.5 days, p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&lt;0.01), and duration of ventila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or (2 versus 1 day, p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&lt;0.01) and vasoactiv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use (4.5 versus 1 day, p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&lt;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.01)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2268" w:type="dxa"/>
          </w:tcPr>
          <w:p w14:paraId="2A12BDD4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C221BC" w14:paraId="6E7A35A4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77399AB7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color w:val="101010"/>
                <w:sz w:val="20"/>
                <w:szCs w:val="20"/>
              </w:rPr>
            </w:pPr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t>Moynihan et al., 2017</w:t>
            </w:r>
            <w:hyperlink w:anchor="_ENREF_36" w:tooltip="Moynihan, 2017 #20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Nb3luaWhhbjwvQXV0aG9yPjxZZWFyPjIwMTc8L1llYXI+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Nb3luaWhhbjwvQXV0aG9yPjxZZWFyPjIwMTc8L1llYXI+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36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77F15C6F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Australia</w:t>
            </w:r>
          </w:p>
        </w:tc>
        <w:tc>
          <w:tcPr>
            <w:tcW w:w="1605" w:type="dxa"/>
          </w:tcPr>
          <w:p w14:paraId="0173F534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Retrospective cohort</w:t>
            </w:r>
          </w:p>
        </w:tc>
        <w:tc>
          <w:tcPr>
            <w:tcW w:w="1630" w:type="dxa"/>
          </w:tcPr>
          <w:p w14:paraId="58928E80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Children aged &lt;18 years,</w:t>
            </w:r>
          </w:p>
          <w:p w14:paraId="0971B0B4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n = 1737</w:t>
            </w:r>
          </w:p>
        </w:tc>
        <w:tc>
          <w:tcPr>
            <w:tcW w:w="1278" w:type="dxa"/>
          </w:tcPr>
          <w:p w14:paraId="69948D0E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02F43D9D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Viral respiratory infection</w:t>
            </w:r>
          </w:p>
          <w:p w14:paraId="6EEC563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</w:p>
        </w:tc>
        <w:tc>
          <w:tcPr>
            <w:tcW w:w="2343" w:type="dxa"/>
          </w:tcPr>
          <w:p w14:paraId="7BB5A127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Respiratory virus polymerase chain reaction was positive in 73/1737 (4.2%) included rhino/enterovirus (48%), adenovirus (32%), p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ainfluenza virus (10%), and respiratory syncytial viru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(3%)</w:t>
            </w:r>
          </w:p>
          <w:p w14:paraId="01F44617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Virus positive patie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ts were more likely to require pediatric 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ICU admission &gt;4 days (OR 3.5; 95%CI 1.9–6.2) and intubation &gt;48 hours (OR 2.5; 95%CI 1.4–4.7), but no difference in mortality </w:t>
            </w:r>
          </w:p>
        </w:tc>
        <w:tc>
          <w:tcPr>
            <w:tcW w:w="2268" w:type="dxa"/>
          </w:tcPr>
          <w:p w14:paraId="133189A5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C221BC" w14:paraId="2A588848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6168B5FC" w14:textId="77777777" w:rsidR="008857A2" w:rsidRPr="004D06EA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4D06EA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Delgado-Corcoran et al., 2017</w:t>
            </w:r>
            <w:hyperlink w:anchor="_ENREF_23" w:tooltip="Delgado-Corcoran, 2017 #60" w:history="1"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EZWxnYWRvLUNvcmNvcmFuPC9BdXRob3I+PFllYXI+MjAx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=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EZWxnYWRvLUNvcmNvcmFuPC9BdXRob3I+PFllYXI+MjAx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==
</w:fldData>
                </w:fldChar>
              </w:r>
              <w:r w:rsidRPr="004D06EA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4D06EA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23</w:t>
              </w:r>
              <w:r w:rsidRPr="004D06EA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226" w:type="dxa"/>
          </w:tcPr>
          <w:p w14:paraId="091A637C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USA</w:t>
            </w:r>
          </w:p>
        </w:tc>
        <w:tc>
          <w:tcPr>
            <w:tcW w:w="1605" w:type="dxa"/>
          </w:tcPr>
          <w:p w14:paraId="546744D7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Before and after study</w:t>
            </w:r>
          </w:p>
          <w:p w14:paraId="18C8E02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Pre-operative: preoperative patients had a regular bath and mupirocin ointment </w:t>
            </w:r>
          </w:p>
          <w:p w14:paraId="6D4CB952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Operative: chlorhexidine and perioperative antibiotics every 3 hours </w:t>
            </w:r>
          </w:p>
          <w:p w14:paraId="336E679D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: antibiotics for 48 hours and dressing removal at 48 hours</w:t>
            </w:r>
          </w:p>
          <w:p w14:paraId="2D89D05F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Development of surveillance: readmission data, </w:t>
            </w: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cardioaccess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, antibiotic use &gt; 72 hours after chest closure</w:t>
            </w:r>
          </w:p>
        </w:tc>
        <w:tc>
          <w:tcPr>
            <w:tcW w:w="1630" w:type="dxa"/>
          </w:tcPr>
          <w:p w14:paraId="1B0B9A4A" w14:textId="77777777" w:rsidR="008857A2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hildren, </w:t>
            </w:r>
          </w:p>
          <w:p w14:paraId="272AD131" w14:textId="77777777" w:rsidR="008857A2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n = 1747</w:t>
            </w:r>
          </w:p>
          <w:p w14:paraId="30A80324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reintervention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: children aged 40 (7–131) days (n = 847)</w:t>
            </w:r>
          </w:p>
          <w:p w14:paraId="388D5AB7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intervention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: children aged 130 (6-1387) days (n=900)</w:t>
            </w:r>
          </w:p>
        </w:tc>
        <w:tc>
          <w:tcPr>
            <w:tcW w:w="1278" w:type="dxa"/>
          </w:tcPr>
          <w:p w14:paraId="21DDE1C5" w14:textId="77777777" w:rsidR="008857A2" w:rsidRPr="00C221BC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582AFA63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Wound infections were defined using National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Healthcare Safety Network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criteria as superficial, organ space, or nonsurgical site</w:t>
            </w:r>
          </w:p>
          <w:p w14:paraId="03D48E2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43" w:type="dxa"/>
          </w:tcPr>
          <w:p w14:paraId="0C5ED82C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reintervention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: 32 patients (3.8%) developed sternal wound infection</w:t>
            </w:r>
          </w:p>
          <w:p w14:paraId="2D97CD94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Postintervention</w:t>
            </w:r>
            <w:proofErr w:type="spellEnd"/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: 19 (2.1%) developed ste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nal wound infection (p=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0.04)</w:t>
            </w:r>
          </w:p>
          <w:p w14:paraId="33B66615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Patients with delayed sternal closure had significantly lower post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ntervention infection (10.6% versus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 xml:space="preserve"> 3.9%; </w:t>
            </w:r>
            <w:r w:rsidRPr="0079155E">
              <w:rPr>
                <w:rFonts w:ascii="Times New Roman" w:hAnsi="Times New Roman" w:cs="Times New Roman"/>
                <w:iCs/>
                <w:sz w:val="20"/>
                <w:szCs w:val="20"/>
              </w:rPr>
              <w:t>p</w:t>
            </w:r>
            <w:r w:rsidRPr="00C221BC">
              <w:rPr>
                <w:rFonts w:ascii="Times New Roman" w:hAnsi="Times New Roman" w:cs="Times New Roman"/>
                <w:sz w:val="20"/>
                <w:szCs w:val="20"/>
              </w:rPr>
              <w:t>=0.02)</w:t>
            </w:r>
          </w:p>
        </w:tc>
        <w:tc>
          <w:tcPr>
            <w:tcW w:w="2268" w:type="dxa"/>
          </w:tcPr>
          <w:p w14:paraId="7776F9C2" w14:textId="77777777" w:rsidR="008857A2" w:rsidRPr="00C221BC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048AB97E" w14:textId="6BFC5851" w:rsidR="008857A2" w:rsidRPr="00597057" w:rsidRDefault="00597057">
      <w:pPr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t>CHD=congenital heart disease;</w:t>
      </w:r>
      <w:r w:rsidRPr="00597057">
        <w:rPr>
          <w:rFonts w:ascii="Times New Roman" w:hAnsi="Times New Roman" w:cs="Times New Roman"/>
          <w:sz w:val="20"/>
        </w:rPr>
        <w:t xml:space="preserve"> OR=odds ratio</w:t>
      </w:r>
      <w:r w:rsidR="008857A2" w:rsidRPr="00597057">
        <w:rPr>
          <w:rFonts w:ascii="Times New Roman" w:hAnsi="Times New Roman" w:cs="Times New Roman"/>
          <w:sz w:val="20"/>
        </w:rPr>
        <w:br w:type="page"/>
      </w:r>
    </w:p>
    <w:p w14:paraId="58FABD83" w14:textId="77777777" w:rsidR="008857A2" w:rsidRPr="008857A2" w:rsidRDefault="008857A2">
      <w:pPr>
        <w:rPr>
          <w:rFonts w:ascii="Times New Roman" w:hAnsi="Times New Roman" w:cs="Times New Roman"/>
        </w:rPr>
      </w:pPr>
      <w:proofErr w:type="gramStart"/>
      <w:r w:rsidRPr="00B6339B">
        <w:rPr>
          <w:rFonts w:ascii="Times New Roman" w:hAnsi="Times New Roman" w:cs="Times New Roman"/>
          <w:b/>
        </w:rPr>
        <w:lastRenderedPageBreak/>
        <w:t>Table 2.</w:t>
      </w:r>
      <w:proofErr w:type="gramEnd"/>
      <w:r w:rsidRPr="00B6339B">
        <w:rPr>
          <w:rFonts w:ascii="Times New Roman" w:hAnsi="Times New Roman" w:cs="Times New Roman"/>
        </w:rPr>
        <w:t xml:space="preserve"> </w:t>
      </w:r>
      <w:r w:rsidRPr="00B6339B">
        <w:rPr>
          <w:rFonts w:ascii="Times New Roman" w:hAnsi="Times New Roman" w:cs="Times New Roman"/>
          <w:b/>
        </w:rPr>
        <w:t>Perioperative infection in children with heart disease in low- to middle-income countries</w:t>
      </w:r>
    </w:p>
    <w:p w14:paraId="264520E9" w14:textId="77777777" w:rsidR="008857A2" w:rsidRDefault="008857A2"/>
    <w:tbl>
      <w:tblPr>
        <w:tblStyle w:val="LightShading"/>
        <w:tblW w:w="0" w:type="auto"/>
        <w:tblLayout w:type="fixed"/>
        <w:tblLook w:val="06A0" w:firstRow="1" w:lastRow="0" w:firstColumn="1" w:lastColumn="0" w:noHBand="1" w:noVBand="1"/>
      </w:tblPr>
      <w:tblGrid>
        <w:gridCol w:w="1384"/>
        <w:gridCol w:w="1333"/>
        <w:gridCol w:w="1605"/>
        <w:gridCol w:w="1601"/>
        <w:gridCol w:w="1278"/>
        <w:gridCol w:w="1875"/>
        <w:gridCol w:w="2372"/>
        <w:gridCol w:w="2268"/>
      </w:tblGrid>
      <w:tr w:rsidR="008857A2" w:rsidRPr="00B6339B" w14:paraId="188A9438" w14:textId="77777777" w:rsidTr="003A0DB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450C47B6" w14:textId="77777777" w:rsidR="008857A2" w:rsidRPr="00174E66" w:rsidRDefault="008857A2" w:rsidP="003A0DB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4E66">
              <w:rPr>
                <w:rFonts w:ascii="Times New Roman" w:hAnsi="Times New Roman" w:cs="Times New Roman"/>
                <w:sz w:val="20"/>
                <w:szCs w:val="20"/>
              </w:rPr>
              <w:t>Authors</w:t>
            </w:r>
          </w:p>
        </w:tc>
        <w:tc>
          <w:tcPr>
            <w:tcW w:w="1333" w:type="dxa"/>
          </w:tcPr>
          <w:p w14:paraId="0327EC62" w14:textId="77777777" w:rsidR="008857A2" w:rsidRPr="00B6339B" w:rsidRDefault="008857A2" w:rsidP="003A0DB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ountry</w:t>
            </w:r>
          </w:p>
        </w:tc>
        <w:tc>
          <w:tcPr>
            <w:tcW w:w="1605" w:type="dxa"/>
          </w:tcPr>
          <w:p w14:paraId="2DA42838" w14:textId="77777777" w:rsidR="008857A2" w:rsidRPr="00B6339B" w:rsidRDefault="008857A2" w:rsidP="003A0DB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Design</w:t>
            </w:r>
          </w:p>
        </w:tc>
        <w:tc>
          <w:tcPr>
            <w:tcW w:w="1601" w:type="dxa"/>
          </w:tcPr>
          <w:p w14:paraId="0DA7C42A" w14:textId="77777777" w:rsidR="008857A2" w:rsidRPr="00B6339B" w:rsidRDefault="008857A2" w:rsidP="003A0DB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Type and number of subjects</w:t>
            </w:r>
          </w:p>
        </w:tc>
        <w:tc>
          <w:tcPr>
            <w:tcW w:w="1278" w:type="dxa"/>
          </w:tcPr>
          <w:p w14:paraId="781D453D" w14:textId="77777777" w:rsidR="008857A2" w:rsidRPr="00B6339B" w:rsidRDefault="008857A2" w:rsidP="003A0DB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lassification of infection</w:t>
            </w:r>
          </w:p>
        </w:tc>
        <w:tc>
          <w:tcPr>
            <w:tcW w:w="1875" w:type="dxa"/>
          </w:tcPr>
          <w:p w14:paraId="15F62807" w14:textId="77777777" w:rsidR="008857A2" w:rsidRPr="00B6339B" w:rsidRDefault="008857A2" w:rsidP="003A0DB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Type and definition of infections</w:t>
            </w:r>
          </w:p>
        </w:tc>
        <w:tc>
          <w:tcPr>
            <w:tcW w:w="2372" w:type="dxa"/>
          </w:tcPr>
          <w:p w14:paraId="1F6A598E" w14:textId="77777777" w:rsidR="008857A2" w:rsidRPr="00B6339B" w:rsidRDefault="008857A2" w:rsidP="003A0DB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Frequency</w:t>
            </w:r>
          </w:p>
        </w:tc>
        <w:tc>
          <w:tcPr>
            <w:tcW w:w="2268" w:type="dxa"/>
          </w:tcPr>
          <w:p w14:paraId="4DFA5B3A" w14:textId="77777777" w:rsidR="008857A2" w:rsidRPr="00B6339B" w:rsidRDefault="008857A2" w:rsidP="003A0DB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Type of organism</w:t>
            </w:r>
          </w:p>
        </w:tc>
      </w:tr>
      <w:tr w:rsidR="008857A2" w:rsidRPr="00B6339B" w14:paraId="0A5471A7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1764DB26" w14:textId="77777777" w:rsidR="008857A2" w:rsidRPr="00174E66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t>Tan et al., 2004</w:t>
            </w:r>
            <w:hyperlink w:anchor="_ENREF_44" w:tooltip="Tan, 2004 #32" w:history="1"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UYW48L0F1dGhvcj48WWVhcj4yMDA0PC9ZZWFyPjxSZWNO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UYW48L0F1dGhvcj48WWVhcj4yMDA0PC9ZZWFyPjxSZWNO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174E66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44</w: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333" w:type="dxa"/>
          </w:tcPr>
          <w:p w14:paraId="1337FA21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1605" w:type="dxa"/>
          </w:tcPr>
          <w:p w14:paraId="658375BD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Retrospective cohort</w:t>
            </w:r>
          </w:p>
        </w:tc>
        <w:tc>
          <w:tcPr>
            <w:tcW w:w="1601" w:type="dxa"/>
          </w:tcPr>
          <w:p w14:paraId="7F48C4E0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>Infants aged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8 days to 12 months</w:t>
            </w: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>,</w:t>
            </w:r>
          </w:p>
          <w:p w14:paraId="25B5B0D3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  <w:p w14:paraId="464D5469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n = 311 </w:t>
            </w:r>
          </w:p>
        </w:tc>
        <w:tc>
          <w:tcPr>
            <w:tcW w:w="1278" w:type="dxa"/>
          </w:tcPr>
          <w:p w14:paraId="1FAC1E1B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290BC31C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osocomial pneumonia was defined using National Nosocomial Infections Surveillance</w:t>
            </w: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criteria</w:t>
            </w:r>
          </w:p>
          <w:p w14:paraId="4348BFB8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  <w:p w14:paraId="58EFD8AC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>Early-onse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nosocomial pneumonia</w:t>
            </w: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: 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onset of pneumonia </w:t>
            </w: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>&lt;5 days L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ate-onset pneumonia</w:t>
            </w: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: </w:t>
            </w:r>
            <w:r w:rsidRPr="00B6339B">
              <w:rPr>
                <w:rFonts w:ascii="Times New Roman" w:eastAsia="MS Gothic" w:hAnsi="Times New Roman" w:cs="Times New Roman"/>
                <w:color w:val="000000"/>
                <w:sz w:val="20"/>
                <w:szCs w:val="20"/>
              </w:rPr>
              <w:t>≥</w:t>
            </w: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>5 days after ICU admission</w:t>
            </w:r>
          </w:p>
          <w:p w14:paraId="04582EBB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  <w:p w14:paraId="46057328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72" w:type="dxa"/>
          </w:tcPr>
          <w:p w14:paraId="5A1F9A59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67/311 (21.5%) patients 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had nosocomial pneumonia </w:t>
            </w: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>who was more frequently associated with complex CH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 compared to simple CHD (43% versus</w:t>
            </w: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15.9%, p&lt;0.0001) </w:t>
            </w:r>
          </w:p>
          <w:p w14:paraId="097139DA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  <w:p w14:paraId="57C51ACA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roportion of late-onset nosocomial pneumonia</w:t>
            </w: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was higher in patients with complex CHD (p=0.014) </w:t>
            </w:r>
          </w:p>
          <w:p w14:paraId="3FA192DF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  <w:p w14:paraId="348C4689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</w:p>
          <w:p w14:paraId="047AC13A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68" w:type="dxa"/>
          </w:tcPr>
          <w:p w14:paraId="74537E2C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Gram-negative bacilli was 68 (86.1%), fungi was </w:t>
            </w: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>6 (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.6%) and Gram-positive cocci was</w:t>
            </w: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5 isolates (6.3%) </w:t>
            </w:r>
          </w:p>
          <w:p w14:paraId="421C4F5A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  <w:p w14:paraId="531D02CA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The main Gram-negative bacilli</w:t>
            </w: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: </w:t>
            </w:r>
            <w:r w:rsidRPr="00B6339B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Acinetobacter </w:t>
            </w:r>
            <w:proofErr w:type="spellStart"/>
            <w:r w:rsidRPr="00B6339B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baumanii</w:t>
            </w:r>
            <w:proofErr w:type="spellEnd"/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11 isolates, 13.9%), </w:t>
            </w:r>
            <w:r w:rsidRPr="00B6339B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Pseudomonas aeruginosa</w:t>
            </w: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10 isolates, 12.7%), </w:t>
            </w:r>
            <w:proofErr w:type="spellStart"/>
            <w:r w:rsidRPr="00B6339B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Flavobacterium</w:t>
            </w:r>
            <w:proofErr w:type="spellEnd"/>
            <w:r w:rsidRPr="00B6339B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B6339B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meningosepticum</w:t>
            </w:r>
            <w:proofErr w:type="spellEnd"/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7 isolates, 8.9%), </w:t>
            </w:r>
            <w:proofErr w:type="spellStart"/>
            <w:r w:rsidRPr="00B6339B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Klebsiella</w:t>
            </w:r>
            <w:proofErr w:type="spellEnd"/>
            <w:r w:rsidRPr="00B6339B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pneumoniae</w:t>
            </w: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7 isolates, 8.9%), </w:t>
            </w:r>
            <w:r w:rsidRPr="00B6339B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Escherichia coli</w:t>
            </w: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6 isolates, 7.6%), </w:t>
            </w:r>
            <w:proofErr w:type="spellStart"/>
            <w:r w:rsidRPr="00B6339B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Xanthomonas</w:t>
            </w:r>
            <w:proofErr w:type="spellEnd"/>
            <w:r w:rsidRPr="00B6339B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B6339B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maltophilia</w:t>
            </w:r>
            <w:proofErr w:type="spellEnd"/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5 isolates, 6.2%)</w:t>
            </w:r>
          </w:p>
          <w:p w14:paraId="1B00EA15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  <w:p w14:paraId="0D20F449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he most common Gram-positive cocci: </w:t>
            </w:r>
            <w:r w:rsidRPr="00B6339B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Staphylococcus aureus</w:t>
            </w: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2 isolates, 2.5%), </w:t>
            </w:r>
            <w:r w:rsidRPr="00B6339B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Staphylococcus epidermidi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2 isolates, 2.5%)</w:t>
            </w:r>
          </w:p>
          <w:p w14:paraId="44484107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  <w:p w14:paraId="22F37F57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lastRenderedPageBreak/>
              <w:t xml:space="preserve">Fungi: </w:t>
            </w:r>
            <w:r w:rsidRPr="00B6339B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Candida </w:t>
            </w:r>
            <w:proofErr w:type="spellStart"/>
            <w:r w:rsidRPr="00B6339B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albicans</w:t>
            </w:r>
            <w:proofErr w:type="spellEnd"/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(5 isolates, 6.3%)</w:t>
            </w:r>
          </w:p>
          <w:p w14:paraId="7268DF41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  <w:p w14:paraId="3C49B8B9" w14:textId="77777777" w:rsidR="008857A2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There were one case of methicillin-resistant 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Staphylococcus</w:t>
            </w:r>
            <w:r w:rsidRPr="00B6339B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aureus</w:t>
            </w: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and 1 case of methicillin-resistant 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Streptococcus</w:t>
            </w:r>
            <w:r w:rsidRPr="00B6339B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epidermidis</w:t>
            </w:r>
          </w:p>
          <w:p w14:paraId="734071A3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</w:tr>
      <w:tr w:rsidR="008857A2" w:rsidRPr="00B6339B" w14:paraId="36E90304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6498DBD2" w14:textId="77777777" w:rsidR="008857A2" w:rsidRPr="00174E66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proofErr w:type="spellStart"/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Bakshi</w:t>
            </w:r>
            <w:proofErr w:type="spellEnd"/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 et al., 2007</w:t>
            </w:r>
            <w:hyperlink w:anchor="_ENREF_47" w:tooltip="Bakshi, 2007 #33" w:history="1"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CYWtzaGk8L0F1dGhvcj48WWVhcj4yMDA3PC9ZZWFyPjxS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CYWtzaGk8L0F1dGhvcj48WWVhcj4yMDA3PC9ZZWFyPjxS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174E66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47</w: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333" w:type="dxa"/>
          </w:tcPr>
          <w:p w14:paraId="5736046B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India</w:t>
            </w:r>
          </w:p>
        </w:tc>
        <w:tc>
          <w:tcPr>
            <w:tcW w:w="1605" w:type="dxa"/>
          </w:tcPr>
          <w:p w14:paraId="4E5463BF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Retrospective cohort</w:t>
            </w:r>
          </w:p>
        </w:tc>
        <w:tc>
          <w:tcPr>
            <w:tcW w:w="1601" w:type="dxa"/>
          </w:tcPr>
          <w:p w14:paraId="16837F4A" w14:textId="77777777" w:rsidR="008857A2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Neonates aged &lt;30 day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</w:t>
            </w:r>
          </w:p>
          <w:p w14:paraId="4DB6F8BF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 = 330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278" w:type="dxa"/>
          </w:tcPr>
          <w:p w14:paraId="7F71A06F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4524B57D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bloodstream infection</w:t>
            </w:r>
            <w:r w:rsidRPr="00B6339B">
              <w:rPr>
                <w:rFonts w:ascii="Times New Roman" w:eastAsia="Times New Roman" w:hAnsi="Times New Roman" w:cs="Times New Roman"/>
                <w:sz w:val="20"/>
                <w:szCs w:val="20"/>
              </w:rPr>
              <w:t>:</w:t>
            </w:r>
          </w:p>
          <w:p w14:paraId="2C535D4B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a positive blood culture </w:t>
            </w:r>
          </w:p>
          <w:p w14:paraId="152EDAC5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Superficial wound infection was if the sternum was stable and deep if there was bony involvement and sternal instability</w:t>
            </w:r>
          </w:p>
        </w:tc>
        <w:tc>
          <w:tcPr>
            <w:tcW w:w="2372" w:type="dxa"/>
          </w:tcPr>
          <w:p w14:paraId="418B66D9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7 (21.2%) patients had bloodstream infection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nd 55 (12.7%) patients had surgical site infection</w:t>
            </w:r>
          </w:p>
          <w:p w14:paraId="1BF55DEA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F208DA2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68" w:type="dxa"/>
          </w:tcPr>
          <w:p w14:paraId="0EE65F77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</w:tr>
      <w:tr w:rsidR="008857A2" w:rsidRPr="00B6339B" w14:paraId="5E6F812E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24257F6E" w14:textId="77777777" w:rsidR="008857A2" w:rsidRPr="00174E66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t>Vida et al., 2007</w:t>
            </w:r>
            <w:hyperlink w:anchor="_ENREF_60" w:tooltip="Vida, 2007 #21" w:history="1"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WaWRhPC9BdXRob3I+PFllYXI+MjAwNzwvWWVhcj48UmVj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WaWRhPC9BdXRob3I+PFllYXI+MjAwNzwvWWVhcj48UmVj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174E66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60</w: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333" w:type="dxa"/>
          </w:tcPr>
          <w:p w14:paraId="4D9663AB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Guatemala</w:t>
            </w:r>
          </w:p>
        </w:tc>
        <w:tc>
          <w:tcPr>
            <w:tcW w:w="1605" w:type="dxa"/>
          </w:tcPr>
          <w:p w14:paraId="1D7A869E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Retrospective cohort</w:t>
            </w:r>
          </w:p>
        </w:tc>
        <w:tc>
          <w:tcPr>
            <w:tcW w:w="1601" w:type="dxa"/>
          </w:tcPr>
          <w:p w14:paraId="008B19AB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Children aged 2 to 131 months,</w:t>
            </w:r>
          </w:p>
          <w:p w14:paraId="7364666C" w14:textId="77777777" w:rsidR="008857A2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 xml:space="preserve">n = 535 </w:t>
            </w:r>
          </w:p>
          <w:p w14:paraId="6DBA2B01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8" w:type="dxa"/>
          </w:tcPr>
          <w:p w14:paraId="1A10AECA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0D0E44BE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Mediastinitis</w:t>
            </w:r>
            <w:proofErr w:type="spellEnd"/>
          </w:p>
        </w:tc>
        <w:tc>
          <w:tcPr>
            <w:tcW w:w="2372" w:type="dxa"/>
          </w:tcPr>
          <w:p w14:paraId="776FD9D4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18/535 (3.3%) developed </w:t>
            </w: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mediastinitis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2268" w:type="dxa"/>
          </w:tcPr>
          <w:p w14:paraId="19048BAF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</w:tr>
      <w:tr w:rsidR="008857A2" w:rsidRPr="00B6339B" w14:paraId="463ADA1C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6BB9BEC" w14:textId="77777777" w:rsidR="008857A2" w:rsidRPr="00174E66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proofErr w:type="spellStart"/>
            <w:r w:rsidRPr="00174E66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Rosanova</w:t>
            </w:r>
            <w:proofErr w:type="spellEnd"/>
            <w:r w:rsidRPr="00174E66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 xml:space="preserve"> et al., 2009</w:t>
            </w:r>
            <w:hyperlink w:anchor="_ENREF_56" w:tooltip="Rosanova, 2009 #42" w:history="1"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Sb3Nhbm92YTwvQXV0aG9yPjxZZWFyPjIwMDk8L1llYXI+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Sb3Nhbm92YTwvQXV0aG9yPjxZZWFyPjIwMDk8L1llYXI+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.DATA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174E66">
                <w:rPr>
                  <w:rFonts w:ascii="Times New Roman" w:hAnsi="Times New Roman" w:cs="Times New Roman"/>
                  <w:b w:val="0"/>
                  <w:bCs w:val="0"/>
                  <w:noProof/>
                  <w:sz w:val="20"/>
                  <w:szCs w:val="20"/>
                  <w:vertAlign w:val="superscript"/>
                </w:rPr>
                <w:t>56</w: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333" w:type="dxa"/>
          </w:tcPr>
          <w:p w14:paraId="1659A140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Argentina</w:t>
            </w:r>
          </w:p>
        </w:tc>
        <w:tc>
          <w:tcPr>
            <w:tcW w:w="1605" w:type="dxa"/>
          </w:tcPr>
          <w:p w14:paraId="078BD91D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Retrospective cohort</w:t>
            </w:r>
          </w:p>
        </w:tc>
        <w:tc>
          <w:tcPr>
            <w:tcW w:w="1601" w:type="dxa"/>
          </w:tcPr>
          <w:p w14:paraId="1B14DE3E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hildren aged &lt;18 years,</w:t>
            </w:r>
          </w:p>
          <w:p w14:paraId="0A9EA68D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n = 350</w:t>
            </w:r>
          </w:p>
        </w:tc>
        <w:tc>
          <w:tcPr>
            <w:tcW w:w="1278" w:type="dxa"/>
          </w:tcPr>
          <w:p w14:paraId="03682147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4CD16128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 xml:space="preserve">Definition of </w:t>
            </w:r>
            <w:proofErr w:type="spellStart"/>
            <w:r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>p</w:t>
            </w:r>
            <w:r w:rsidRPr="00B6339B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>ost operative</w:t>
            </w:r>
            <w:proofErr w:type="spellEnd"/>
            <w:r w:rsidRPr="00B6339B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 xml:space="preserve"> infections </w:t>
            </w:r>
            <w:r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>used</w:t>
            </w:r>
            <w:r w:rsidRPr="00B6339B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 xml:space="preserve">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National Healthcare Safety Network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riteria </w:t>
            </w:r>
          </w:p>
        </w:tc>
        <w:tc>
          <w:tcPr>
            <w:tcW w:w="2372" w:type="dxa"/>
          </w:tcPr>
          <w:p w14:paraId="1789167F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A1818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 xml:space="preserve">38/350 (11%) had </w:t>
            </w:r>
            <w:proofErr w:type="spellStart"/>
            <w:r w:rsidRPr="00B6339B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>post operative</w:t>
            </w:r>
            <w:proofErr w:type="spellEnd"/>
            <w:r w:rsidRPr="00B6339B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 xml:space="preserve"> infection </w:t>
            </w:r>
          </w:p>
          <w:p w14:paraId="0130CD3F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A1818"/>
                <w:sz w:val="20"/>
                <w:szCs w:val="20"/>
              </w:rPr>
            </w:pPr>
          </w:p>
          <w:p w14:paraId="483EABD3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 xml:space="preserve">4/350 (1%) were superficial wound infections, 5 (1.5%) were </w:t>
            </w:r>
            <w:r w:rsidRPr="00B6339B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lastRenderedPageBreak/>
              <w:t xml:space="preserve">deep infections, 3 (1%) had </w:t>
            </w:r>
            <w:proofErr w:type="spellStart"/>
            <w:r w:rsidRPr="00B6339B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>mediastinitis</w:t>
            </w:r>
            <w:proofErr w:type="spellEnd"/>
            <w:r w:rsidRPr="00B6339B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 xml:space="preserve"> and 26 (7.5%) had sepsis </w:t>
            </w:r>
          </w:p>
        </w:tc>
        <w:tc>
          <w:tcPr>
            <w:tcW w:w="2268" w:type="dxa"/>
          </w:tcPr>
          <w:p w14:paraId="27529180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A1818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lastRenderedPageBreak/>
              <w:t>Surgical site infection</w:t>
            </w:r>
            <w:r w:rsidRPr="00B6339B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>:</w:t>
            </w:r>
          </w:p>
          <w:p w14:paraId="25A4A442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color w:val="1A1818"/>
                <w:sz w:val="20"/>
                <w:szCs w:val="20"/>
              </w:rPr>
              <w:t>Staphylococcus</w:t>
            </w:r>
            <w:r w:rsidRPr="00B6339B">
              <w:rPr>
                <w:rFonts w:ascii="Times New Roman" w:hAnsi="Times New Roman" w:cs="Times New Roman"/>
                <w:i/>
                <w:color w:val="1A1818"/>
                <w:sz w:val="20"/>
                <w:szCs w:val="20"/>
              </w:rPr>
              <w:t xml:space="preserve"> aureus </w:t>
            </w:r>
            <w:r w:rsidRPr="00B6339B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>(5),</w:t>
            </w:r>
            <w:r w:rsidRPr="00B6339B">
              <w:rPr>
                <w:rFonts w:ascii="Times New Roman" w:hAnsi="Times New Roman" w:cs="Times New Roman"/>
                <w:i/>
                <w:color w:val="1A1818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>coagulase-</w:t>
            </w:r>
            <w:r w:rsidRPr="004D06EA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>negative Staphylococcus</w:t>
            </w:r>
            <w:r w:rsidRPr="00B6339B">
              <w:rPr>
                <w:rFonts w:ascii="Times New Roman" w:hAnsi="Times New Roman" w:cs="Times New Roman"/>
                <w:i/>
                <w:color w:val="1A1818"/>
                <w:sz w:val="20"/>
                <w:szCs w:val="20"/>
              </w:rPr>
              <w:t xml:space="preserve"> </w:t>
            </w:r>
            <w:r w:rsidRPr="00B6339B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>(1),</w:t>
            </w:r>
            <w:r>
              <w:rPr>
                <w:rFonts w:ascii="Times New Roman" w:hAnsi="Times New Roman" w:cs="Times New Roman"/>
                <w:i/>
                <w:color w:val="1A1818"/>
                <w:sz w:val="20"/>
                <w:szCs w:val="20"/>
              </w:rPr>
              <w:t xml:space="preserve"> Pseudomonas</w:t>
            </w:r>
            <w:r w:rsidRPr="00B6339B">
              <w:rPr>
                <w:rFonts w:ascii="Times New Roman" w:hAnsi="Times New Roman" w:cs="Times New Roman"/>
                <w:i/>
                <w:color w:val="1A1818"/>
                <w:sz w:val="20"/>
                <w:szCs w:val="20"/>
              </w:rPr>
              <w:t xml:space="preserve"> aeruginosa </w:t>
            </w:r>
            <w:r w:rsidRPr="00B6339B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lastRenderedPageBreak/>
              <w:t>(1), </w:t>
            </w:r>
            <w:r w:rsidRPr="0079155E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 xml:space="preserve">Salmonella </w:t>
            </w:r>
            <w:proofErr w:type="spellStart"/>
            <w:r w:rsidRPr="0079155E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>spp</w:t>
            </w:r>
            <w:proofErr w:type="spellEnd"/>
            <w:r w:rsidRPr="00B6339B">
              <w:rPr>
                <w:rFonts w:ascii="Times New Roman" w:hAnsi="Times New Roman" w:cs="Times New Roman"/>
                <w:i/>
                <w:color w:val="1A1818"/>
                <w:sz w:val="20"/>
                <w:szCs w:val="20"/>
              </w:rPr>
              <w:t xml:space="preserve"> </w:t>
            </w:r>
            <w:r w:rsidRPr="00B6339B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>(1), and negative cultures (4)</w:t>
            </w:r>
          </w:p>
          <w:p w14:paraId="383E39C4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 xml:space="preserve">Gram negatives bacilli was found in </w:t>
            </w:r>
            <w:proofErr w:type="spellStart"/>
            <w:r w:rsidRPr="00B6339B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>non surgical</w:t>
            </w:r>
            <w:proofErr w:type="spellEnd"/>
            <w:r w:rsidRPr="00B6339B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 xml:space="preserve"> infections</w:t>
            </w:r>
          </w:p>
        </w:tc>
      </w:tr>
      <w:tr w:rsidR="008857A2" w:rsidRPr="00B6339B" w14:paraId="6B6FEF1D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5ACE5011" w14:textId="77777777" w:rsidR="008857A2" w:rsidRPr="00174E66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proofErr w:type="spellStart"/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Abou</w:t>
            </w:r>
            <w:proofErr w:type="spellEnd"/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 </w:t>
            </w:r>
            <w:proofErr w:type="spellStart"/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t>Elella</w:t>
            </w:r>
            <w:proofErr w:type="spellEnd"/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 et al., 2010</w:t>
            </w:r>
            <w:hyperlink w:anchor="_ENREF_54" w:tooltip="Abou Elella, 2010 #37" w:history="1"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BYm91IEVsZWxsYTwvQXV0aG9yPjxZZWFyPjIwMTA8L1ll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BYm91IEVsZWxsYTwvQXV0aG9yPjxZZWFyPjIwMTA8L1ll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174E66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54</w: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333" w:type="dxa"/>
          </w:tcPr>
          <w:p w14:paraId="37E28B98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Saudi Arabia</w:t>
            </w:r>
          </w:p>
        </w:tc>
        <w:tc>
          <w:tcPr>
            <w:tcW w:w="1605" w:type="dxa"/>
          </w:tcPr>
          <w:p w14:paraId="091223E2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rospective cohort</w:t>
            </w:r>
          </w:p>
        </w:tc>
        <w:tc>
          <w:tcPr>
            <w:tcW w:w="1601" w:type="dxa"/>
          </w:tcPr>
          <w:p w14:paraId="17F74A87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Children, </w:t>
            </w:r>
          </w:p>
          <w:p w14:paraId="04F2E414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n = 311</w:t>
            </w:r>
          </w:p>
        </w:tc>
        <w:tc>
          <w:tcPr>
            <w:tcW w:w="1278" w:type="dxa"/>
          </w:tcPr>
          <w:p w14:paraId="75248E3B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16716BC4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loodstream infection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was defined using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National Healthcare Safety Network criteria</w:t>
            </w:r>
          </w:p>
        </w:tc>
        <w:tc>
          <w:tcPr>
            <w:tcW w:w="2372" w:type="dxa"/>
          </w:tcPr>
          <w:p w14:paraId="183FFB46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7/311 (8.6%) developed bloodstream infection and incidence rate wa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5.8/1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000 central lin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days </w:t>
            </w:r>
          </w:p>
          <w:p w14:paraId="69976154" w14:textId="77777777" w:rsidR="008857A2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Risk factors of bloodstream infection: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lower weight (p=0.005), high surgical complexity score (p&lt;0.05), open sternum (p&lt;0.05), longer duration of central lines (p&lt;0.0001), and prolonged pediatric cardiac ICU and hospital stay (p&lt;0.0001)</w:t>
            </w:r>
          </w:p>
          <w:p w14:paraId="6F7DB67E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68" w:type="dxa"/>
          </w:tcPr>
          <w:p w14:paraId="44CEFDF4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Gram-negativ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was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67% of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bloodstream infection, Pseudomonas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pp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was 28% and Enterobacter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pp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wa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22% </w:t>
            </w:r>
          </w:p>
          <w:p w14:paraId="53F14EFC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</w:tr>
      <w:tr w:rsidR="008857A2" w:rsidRPr="00B6339B" w14:paraId="0D76ACE2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40351602" w14:textId="77777777" w:rsidR="008857A2" w:rsidRPr="00174E66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proofErr w:type="spellStart"/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t>Hadzimuratovic</w:t>
            </w:r>
            <w:proofErr w:type="spellEnd"/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 et al., 2010</w:t>
            </w:r>
            <w:hyperlink w:anchor="_ENREF_57" w:tooltip="Hadzimuratovic, 2010 #23" w:history="1"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IYWR6aW11cmF0b3ZpYzwvQXV0aG9yPjxZZWFyPjIwMTA8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IYWR6aW11cmF0b3ZpYzwvQXV0aG9yPjxZZWFyPjIwMTA8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174E66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57</w: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333" w:type="dxa"/>
          </w:tcPr>
          <w:p w14:paraId="4F9A28E9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Bosnia Herzegovina</w:t>
            </w:r>
          </w:p>
        </w:tc>
        <w:tc>
          <w:tcPr>
            <w:tcW w:w="1605" w:type="dxa"/>
          </w:tcPr>
          <w:p w14:paraId="682058D8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Retrospective cohort</w:t>
            </w:r>
          </w:p>
        </w:tc>
        <w:tc>
          <w:tcPr>
            <w:tcW w:w="1601" w:type="dxa"/>
          </w:tcPr>
          <w:p w14:paraId="3BFD4D61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remature inf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nts with gestational age of 24 to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36 weeks, </w:t>
            </w:r>
          </w:p>
          <w:p w14:paraId="7F8E6630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4F34B7B" w14:textId="77777777" w:rsidR="008857A2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n = 80</w:t>
            </w:r>
          </w:p>
          <w:p w14:paraId="54A373E4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8" w:type="dxa"/>
          </w:tcPr>
          <w:p w14:paraId="1DA1D33D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re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  <w:p w14:paraId="643183BB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75" w:type="dxa"/>
          </w:tcPr>
          <w:p w14:paraId="5A977C17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Late sepsis syndrome: sepsis acquired from caregiving environment</w:t>
            </w:r>
          </w:p>
        </w:tc>
        <w:tc>
          <w:tcPr>
            <w:tcW w:w="2372" w:type="dxa"/>
          </w:tcPr>
          <w:p w14:paraId="0080726C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Late sepsis syndrome was 14/80 (17.5%)</w:t>
            </w:r>
          </w:p>
          <w:p w14:paraId="5AB25A92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7497BDE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ulture proven sepsis was 4/14 (28.6%)</w:t>
            </w:r>
          </w:p>
        </w:tc>
        <w:tc>
          <w:tcPr>
            <w:tcW w:w="2268" w:type="dxa"/>
          </w:tcPr>
          <w:p w14:paraId="2921B703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taphylococcus</w:t>
            </w:r>
            <w:r w:rsidRPr="00B6339B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aureu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Klebsiella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sp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Serratia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sp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proofErr w:type="spellEnd"/>
          </w:p>
        </w:tc>
      </w:tr>
      <w:tr w:rsidR="008857A2" w:rsidRPr="00B6339B" w14:paraId="36647A45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1CD315D2" w14:textId="77777777" w:rsidR="008857A2" w:rsidRPr="00174E66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proofErr w:type="spellStart"/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t>Senthilkumar</w:t>
            </w:r>
            <w:proofErr w:type="spellEnd"/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 et al., 2010</w:t>
            </w:r>
            <w:hyperlink w:anchor="_ENREF_50" w:tooltip="Senthilkumar, 2010 #24" w:history="1"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/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&lt;EndNote&gt;&lt;Cite&gt;&lt;Author&gt;Senthilkumar&lt;/Author&gt;&lt;Year&gt;2010&lt;/Year&gt;&lt;RecNum&gt;24&lt;/RecNum&gt;&lt;DisplayText&gt;&lt;style face="superscript"&gt;50&lt;/style&gt;&lt;/DisplayText&gt;&lt;record&gt;&lt;rec-number&gt;24&lt;/rec-number&gt;&lt;foreign-keys&gt;&lt;key app="EN" db-id="0v2pw2xeoprx2oewtdpxvawotf0x9dwppexe"&gt;24&lt;/key&gt;&lt;/foreign-keys&gt;&lt;ref-type name="Journal Article"&gt;17&lt;/ref-type&gt;&lt;contributors&gt;&lt;authors&gt;&lt;author&gt;Senthilkumar, S.&lt;/author&gt;&lt;author&gt;Menon, T.&lt;/author&gt;&lt;author&gt;Subramanian, G.&lt;/author&gt;&lt;/authors&gt;&lt;/contributors&gt;&lt;auth-address&gt;Department of Microbiology, Dr. A. L. Mudaliar Post Graduate Institute of Basic Medical Sciences, University of Madras, Taramani, Chennai, India.&lt;/auth-address&gt;&lt;titles&gt;&lt;title&gt;Epidemiology of infective endocarditis in Chennai, South India&lt;/title&gt;&lt;secondary-title&gt;Indian J Med Sci&lt;/secondary-title&gt;&lt;alt-title&gt;Indian journal of medical sciences&lt;/alt-title&gt;&lt;/titles&gt;&lt;periodical&gt;&lt;full-title&gt;Indian J Med Sci&lt;/full-title&gt;&lt;abbr-1&gt;Indian journal of medical sciences&lt;/abbr-1&gt;&lt;/periodical&gt;&lt;alt-periodical&gt;&lt;full-title&gt;Indian J Med Sci&lt;/full-title&gt;&lt;abbr-1&gt;Indian journal of medical sciences&lt;/abbr-1&gt;&lt;/alt-periodical&gt;&lt;pages&gt;187-91&lt;/pages&gt;&lt;volume&gt;64&lt;/volume&gt;&lt;number&gt;4&lt;/number&gt;&lt;edition&gt;2010/04/01&lt;/edition&gt;&lt;keywords&gt;&lt;keyword&gt;Adolescent&lt;/keyword&gt;&lt;keyword&gt;Adult&lt;/keyword&gt;&lt;keyword&gt;Child&lt;/keyword&gt;&lt;keyword&gt;Endocarditis, Bacterial/*epidemiology/microbiology&lt;/keyword&gt;&lt;keyword&gt;Endocarditis, Non-Infective/*epidemiology&lt;/keyword&gt;&lt;keyword&gt;Female&lt;/keyword&gt;&lt;keyword&gt;Humans&lt;/keyword&gt;&lt;keyword&gt;India/epidemiology&lt;/keyword&gt;&lt;keyword&gt;Male&lt;/keyword&gt;&lt;keyword&gt;Mitral Valve/pathology&lt;/keyword&gt;&lt;keyword&gt;Prevalence&lt;/keyword&gt;&lt;keyword&gt;Rheumatic Heart Disease/epidemiology&lt;/keyword&gt;&lt;keyword&gt;Young Adult&lt;/keyword&gt;&lt;/keywords&gt;&lt;dates&gt;&lt;year&gt;2010&lt;/year&gt;&lt;pub-dates&gt;&lt;date&gt;Apr&lt;/date&gt;&lt;/pub-dates&gt;&lt;/dates&gt;&lt;isbn&gt;1998-3654 (Electronic)&amp;#xD;0019-5359 (Linking)&lt;/isbn&gt;&lt;accession-num&gt;22718013&lt;/accession-num&gt;&lt;urls&gt;&lt;related-urls&gt;&lt;url&gt;http://www.ncbi.nlm.nih.gov/pubmed/22718013&lt;/url&gt;&lt;/related-urls&gt;&lt;/urls&gt;&lt;electronic-resource-num&gt;10.4103/0019-5359.97358&lt;/electronic-resource-num&gt;&lt;language&gt;eng&lt;/language&gt;&lt;/record&gt;&lt;/Cite&gt;&lt;/EndNote&gt;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174E66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50</w: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333" w:type="dxa"/>
          </w:tcPr>
          <w:p w14:paraId="68F8EA36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India</w:t>
            </w:r>
          </w:p>
        </w:tc>
        <w:tc>
          <w:tcPr>
            <w:tcW w:w="1605" w:type="dxa"/>
          </w:tcPr>
          <w:p w14:paraId="303DFA0D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Retrospective cohort</w:t>
            </w:r>
          </w:p>
        </w:tc>
        <w:tc>
          <w:tcPr>
            <w:tcW w:w="1601" w:type="dxa"/>
          </w:tcPr>
          <w:p w14:paraId="54AE95CB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hildren and adults aged 11 to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20 years old, </w:t>
            </w:r>
          </w:p>
          <w:p w14:paraId="48B57B1E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540F6BA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n = 116</w:t>
            </w:r>
          </w:p>
        </w:tc>
        <w:tc>
          <w:tcPr>
            <w:tcW w:w="1278" w:type="dxa"/>
          </w:tcPr>
          <w:p w14:paraId="58462CB0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Pre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  <w:p w14:paraId="172D442A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75" w:type="dxa"/>
          </w:tcPr>
          <w:p w14:paraId="3E9CCC22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Infective endocarditis was defined using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Duke’s criteria</w:t>
            </w:r>
          </w:p>
        </w:tc>
        <w:tc>
          <w:tcPr>
            <w:tcW w:w="2372" w:type="dxa"/>
          </w:tcPr>
          <w:p w14:paraId="20501C21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Definite endocarditis was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99/116 (81.8%)</w:t>
            </w:r>
          </w:p>
          <w:p w14:paraId="3C53E76B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“Probable” endocarditi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a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17/116 (14.1%) </w:t>
            </w:r>
          </w:p>
          <w:p w14:paraId="79E1CE02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Underlyi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g disease of rheumatic heart disease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as 81/116 (69.8%), CHD wa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4/116 (20.7%) and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idiopatic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wa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11/116 (9.5%)</w:t>
            </w:r>
          </w:p>
        </w:tc>
        <w:tc>
          <w:tcPr>
            <w:tcW w:w="2268" w:type="dxa"/>
          </w:tcPr>
          <w:p w14:paraId="66A91045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Culture negativ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was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89/116 (76.7%) </w:t>
            </w:r>
          </w:p>
          <w:p w14:paraId="7EE2167B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Culture positiv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was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27/116 (23.3%) </w:t>
            </w:r>
          </w:p>
          <w:p w14:paraId="428570B5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Viridans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group streptococci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was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5/27 (55.5%) </w:t>
            </w:r>
            <w:r w:rsidRPr="004D06EA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Staphylococcu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pp. wa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4/27 (14.8%) </w:t>
            </w:r>
            <w:r w:rsidRPr="004D06EA">
              <w:rPr>
                <w:rFonts w:ascii="Times New Roman" w:hAnsi="Times New Roman" w:cs="Times New Roman"/>
                <w:iCs/>
                <w:sz w:val="20"/>
                <w:szCs w:val="20"/>
              </w:rPr>
              <w:t>Pseudomonas</w:t>
            </w:r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pp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wa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2/27 (7.4%) </w:t>
            </w:r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Corynebacterium diphtheria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a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1/27 (3.7%) </w:t>
            </w:r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Acinetobacter </w:t>
            </w:r>
            <w:proofErr w:type="spellStart"/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baumannii</w:t>
            </w:r>
            <w:proofErr w:type="spellEnd"/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a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1/27 (3.7%)</w:t>
            </w:r>
          </w:p>
          <w:p w14:paraId="1441ABB2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Salmonella </w:t>
            </w:r>
            <w:proofErr w:type="spellStart"/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enterica</w:t>
            </w:r>
            <w:proofErr w:type="spellEnd"/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serovar</w:t>
            </w:r>
            <w:proofErr w:type="spellEnd"/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4D06EA">
              <w:rPr>
                <w:rFonts w:ascii="Times New Roman" w:hAnsi="Times New Roman" w:cs="Times New Roman"/>
                <w:i/>
                <w:sz w:val="20"/>
                <w:szCs w:val="20"/>
              </w:rPr>
              <w:t>Typhi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wa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1/27 (3.7%) </w:t>
            </w:r>
            <w:proofErr w:type="spellStart"/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ranulicatella</w:t>
            </w:r>
            <w:proofErr w:type="spellEnd"/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diacens</w:t>
            </w:r>
            <w:proofErr w:type="spellEnd"/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a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1/27 (3.7%)</w:t>
            </w:r>
          </w:p>
        </w:tc>
      </w:tr>
      <w:tr w:rsidR="008857A2" w:rsidRPr="00B6339B" w14:paraId="7F501452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47B38228" w14:textId="77777777" w:rsidR="008857A2" w:rsidRPr="00174E66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proofErr w:type="spellStart"/>
            <w:r w:rsidRPr="00174E66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lastRenderedPageBreak/>
              <w:t>Jacomo</w:t>
            </w:r>
            <w:proofErr w:type="spellEnd"/>
            <w:r w:rsidRPr="00174E66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 xml:space="preserve"> et al., 2011</w:t>
            </w:r>
            <w:hyperlink w:anchor="_ENREF_53" w:tooltip="Jacomo, 2011 #46" w:history="1"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KYWNvbW88L0F1dGhvcj48WWVhcj4yMDExPC9ZZWFyPjxS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KYWNvbW88L0F1dGhvcj48WWVhcj4yMDExPC9ZZWFyPjxS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.DATA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174E66">
                <w:rPr>
                  <w:rFonts w:ascii="Times New Roman" w:hAnsi="Times New Roman" w:cs="Times New Roman"/>
                  <w:b w:val="0"/>
                  <w:bCs w:val="0"/>
                  <w:noProof/>
                  <w:sz w:val="20"/>
                  <w:szCs w:val="20"/>
                  <w:vertAlign w:val="superscript"/>
                </w:rPr>
                <w:t>53</w: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  <w:r w:rsidRPr="00174E66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 xml:space="preserve"> </w:t>
            </w:r>
          </w:p>
        </w:tc>
        <w:tc>
          <w:tcPr>
            <w:tcW w:w="1333" w:type="dxa"/>
          </w:tcPr>
          <w:p w14:paraId="4C95113F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Brazil</w:t>
            </w:r>
          </w:p>
        </w:tc>
        <w:tc>
          <w:tcPr>
            <w:tcW w:w="1605" w:type="dxa"/>
          </w:tcPr>
          <w:p w14:paraId="0DC37A20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Cs/>
                <w:color w:val="1A1818"/>
                <w:sz w:val="20"/>
                <w:szCs w:val="20"/>
              </w:rPr>
              <w:t>Randomized controlled trial</w:t>
            </w:r>
          </w:p>
          <w:p w14:paraId="1F30E81B" w14:textId="77777777" w:rsidR="008857A2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Oral hygiene with 0.12% chlorhexidine gluconate or placebo preoperatively and tw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e a day postoperatively until pediatric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ICU discharge or death</w:t>
            </w:r>
          </w:p>
          <w:p w14:paraId="32451C6A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01" w:type="dxa"/>
          </w:tcPr>
          <w:p w14:paraId="205FE8B9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Children,</w:t>
            </w:r>
          </w:p>
          <w:p w14:paraId="1A6FCF5C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n = 160</w:t>
            </w:r>
          </w:p>
        </w:tc>
        <w:tc>
          <w:tcPr>
            <w:tcW w:w="1278" w:type="dxa"/>
          </w:tcPr>
          <w:p w14:paraId="4E72C135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236ADE5B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osocomial pneumonia an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ventilator-associated pneumonia was defined using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National Nosocomial Infections Surveillance System criteria</w:t>
            </w:r>
          </w:p>
        </w:tc>
        <w:tc>
          <w:tcPr>
            <w:tcW w:w="2372" w:type="dxa"/>
          </w:tcPr>
          <w:p w14:paraId="55E10334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socomial pneumonia was 29.8% versus 24.6% (p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=0.46) and the incidenc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of ventilator-associated pneumonia was 18.3% versus 15% (p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=0.57) in the chlorhexidine and the control group, respectively</w:t>
            </w:r>
          </w:p>
          <w:p w14:paraId="3444B9EF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68" w:type="dxa"/>
          </w:tcPr>
          <w:p w14:paraId="4B9DC9B5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B6339B" w14:paraId="722C80C2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3E287963" w14:textId="77777777" w:rsidR="008857A2" w:rsidRPr="00174E66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Wang et al., 2014</w:t>
            </w:r>
            <w:hyperlink w:anchor="_ENREF_45" w:tooltip="Wang, 2014 #25" w:history="1"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XYW5nPC9BdXRob3I+PFllYXI+MjAxNDwvWWVhcj48UmVj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XYW5nPC9BdXRob3I+PFllYXI+MjAxNDwvWWVhcj48UmVj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174E66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45</w: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333" w:type="dxa"/>
          </w:tcPr>
          <w:p w14:paraId="31C59E83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1605" w:type="dxa"/>
          </w:tcPr>
          <w:p w14:paraId="055ECF60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Retrospective cohort</w:t>
            </w:r>
          </w:p>
          <w:p w14:paraId="214649CD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08A1298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Group A: In 2000-2011</w:t>
            </w:r>
          </w:p>
          <w:p w14:paraId="6BF811E1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Group B: In 1964-1999</w:t>
            </w:r>
          </w:p>
        </w:tc>
        <w:tc>
          <w:tcPr>
            <w:tcW w:w="1601" w:type="dxa"/>
          </w:tcPr>
          <w:p w14:paraId="26D2DB94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Children aged 1 month to 16 years old, </w:t>
            </w:r>
          </w:p>
          <w:p w14:paraId="023E738B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0E34682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n = 106 </w:t>
            </w:r>
          </w:p>
        </w:tc>
        <w:tc>
          <w:tcPr>
            <w:tcW w:w="1278" w:type="dxa"/>
          </w:tcPr>
          <w:p w14:paraId="1A14A6BF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re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  <w:p w14:paraId="254DBCBD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75" w:type="dxa"/>
          </w:tcPr>
          <w:p w14:paraId="324E5FD9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Infective endocarditis was defined using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Duke’s criteria</w:t>
            </w:r>
          </w:p>
        </w:tc>
        <w:tc>
          <w:tcPr>
            <w:tcW w:w="2372" w:type="dxa"/>
          </w:tcPr>
          <w:p w14:paraId="03BFE2B9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Group A: </w:t>
            </w:r>
          </w:p>
          <w:p w14:paraId="73699358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CHD related endocarditi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was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27/34 (79.4%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nd</w:t>
            </w:r>
          </w:p>
          <w:p w14:paraId="34468364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>
              <w:rPr>
                <w:rFonts w:ascii="Times New Roman" w:hAnsi="Times New Roman" w:cs="Times New Roman"/>
                <w:sz w:val="20"/>
                <w:szCs w:val="20"/>
              </w:rPr>
              <w:t>rheumatic</w:t>
            </w:r>
            <w:proofErr w:type="gram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heart disease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related endoc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ditis wa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2/34 (5.9%)</w:t>
            </w:r>
          </w:p>
          <w:p w14:paraId="102B66E0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C166727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Group B:</w:t>
            </w:r>
          </w:p>
          <w:p w14:paraId="328043D2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CHD related endocarditi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was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in 40/72 (55.6%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nd rheumatic heart disease related endocarditis was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14/72 (11.4%)</w:t>
            </w:r>
          </w:p>
        </w:tc>
        <w:tc>
          <w:tcPr>
            <w:tcW w:w="2268" w:type="dxa"/>
          </w:tcPr>
          <w:p w14:paraId="7DB6A47B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A1818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>Group A:</w:t>
            </w:r>
          </w:p>
          <w:p w14:paraId="62D0F0AD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 xml:space="preserve">Culture positive </w:t>
            </w:r>
            <w:r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>was 12/</w:t>
            </w:r>
            <w:r w:rsidRPr="00B6339B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 xml:space="preserve">30 (40%) included </w:t>
            </w:r>
            <w:r>
              <w:rPr>
                <w:rFonts w:ascii="Times New Roman" w:hAnsi="Times New Roman" w:cs="Times New Roman"/>
                <w:i/>
                <w:iCs/>
                <w:color w:val="1A1818"/>
                <w:sz w:val="20"/>
                <w:szCs w:val="20"/>
              </w:rPr>
              <w:t>Staphylococcus aureus, Streptococcus viridians, Enterobacter</w:t>
            </w:r>
            <w:r w:rsidRPr="00B6339B">
              <w:rPr>
                <w:rFonts w:ascii="Times New Roman" w:hAnsi="Times New Roman" w:cs="Times New Roman"/>
                <w:i/>
                <w:iCs/>
                <w:color w:val="1A1818"/>
                <w:sz w:val="20"/>
                <w:szCs w:val="20"/>
              </w:rPr>
              <w:t xml:space="preserve"> </w:t>
            </w:r>
            <w:proofErr w:type="spellStart"/>
            <w:r w:rsidRPr="00B6339B">
              <w:rPr>
                <w:rFonts w:ascii="Times New Roman" w:hAnsi="Times New Roman" w:cs="Times New Roman"/>
                <w:i/>
                <w:iCs/>
                <w:color w:val="1A1818"/>
                <w:sz w:val="20"/>
                <w:szCs w:val="20"/>
              </w:rPr>
              <w:t>faeci</w:t>
            </w:r>
            <w:r>
              <w:rPr>
                <w:rFonts w:ascii="Times New Roman" w:hAnsi="Times New Roman" w:cs="Times New Roman"/>
                <w:i/>
                <w:iCs/>
                <w:color w:val="1A1818"/>
                <w:sz w:val="20"/>
                <w:szCs w:val="20"/>
              </w:rPr>
              <w:t>um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1A1818"/>
                <w:sz w:val="20"/>
                <w:szCs w:val="20"/>
              </w:rPr>
              <w:t>, Streptococcus</w:t>
            </w:r>
            <w:r w:rsidRPr="00B6339B">
              <w:rPr>
                <w:rFonts w:ascii="Times New Roman" w:hAnsi="Times New Roman" w:cs="Times New Roman"/>
                <w:i/>
                <w:iCs/>
                <w:color w:val="1A1818"/>
                <w:sz w:val="20"/>
                <w:szCs w:val="20"/>
              </w:rPr>
              <w:t xml:space="preserve"> </w:t>
            </w:r>
            <w:proofErr w:type="spellStart"/>
            <w:r w:rsidRPr="00B6339B">
              <w:rPr>
                <w:rFonts w:ascii="Times New Roman" w:hAnsi="Times New Roman" w:cs="Times New Roman"/>
                <w:i/>
                <w:iCs/>
                <w:color w:val="1A1818"/>
                <w:sz w:val="20"/>
                <w:szCs w:val="20"/>
              </w:rPr>
              <w:t>agalactiae</w:t>
            </w:r>
            <w:proofErr w:type="spellEnd"/>
            <w:r w:rsidRPr="00B6339B">
              <w:rPr>
                <w:rFonts w:ascii="Times New Roman" w:hAnsi="Times New Roman" w:cs="Times New Roman"/>
                <w:i/>
                <w:iCs/>
                <w:color w:val="1A1818"/>
                <w:sz w:val="20"/>
                <w:szCs w:val="20"/>
              </w:rPr>
              <w:t>,</w:t>
            </w:r>
            <w:r>
              <w:rPr>
                <w:rFonts w:ascii="Times New Roman" w:hAnsi="Times New Roman" w:cs="Times New Roman"/>
                <w:i/>
                <w:iCs/>
                <w:color w:val="1A1818"/>
                <w:sz w:val="20"/>
                <w:szCs w:val="20"/>
              </w:rPr>
              <w:t xml:space="preserve"> and Staphylococcus</w:t>
            </w:r>
            <w:r w:rsidRPr="00B6339B">
              <w:rPr>
                <w:rFonts w:ascii="Times New Roman" w:hAnsi="Times New Roman" w:cs="Times New Roman"/>
                <w:i/>
                <w:iCs/>
                <w:color w:val="1A1818"/>
                <w:sz w:val="20"/>
                <w:szCs w:val="20"/>
              </w:rPr>
              <w:t xml:space="preserve"> </w:t>
            </w:r>
            <w:proofErr w:type="spellStart"/>
            <w:r w:rsidRPr="00B6339B">
              <w:rPr>
                <w:rFonts w:ascii="Times New Roman" w:hAnsi="Times New Roman" w:cs="Times New Roman"/>
                <w:i/>
                <w:iCs/>
                <w:color w:val="1A1818"/>
                <w:sz w:val="20"/>
                <w:szCs w:val="20"/>
              </w:rPr>
              <w:t>sciuri</w:t>
            </w:r>
            <w:proofErr w:type="spellEnd"/>
          </w:p>
          <w:p w14:paraId="04AE0F91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A1818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>Group B:</w:t>
            </w:r>
          </w:p>
          <w:p w14:paraId="2497E4AD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 xml:space="preserve">Culture positive </w:t>
            </w:r>
            <w:r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 xml:space="preserve">was </w:t>
            </w:r>
            <w:r w:rsidRPr="00B6339B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>25/67 (37.3%)</w:t>
            </w:r>
            <w:r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 xml:space="preserve"> and</w:t>
            </w:r>
            <w:r w:rsidRPr="00B6339B">
              <w:rPr>
                <w:rFonts w:ascii="Times New Roman" w:hAnsi="Times New Roman" w:cs="Times New Roman"/>
                <w:color w:val="1A1818"/>
                <w:sz w:val="20"/>
                <w:szCs w:val="20"/>
              </w:rPr>
              <w:t xml:space="preserve"> the microorganisms were similar to those in group A</w:t>
            </w:r>
          </w:p>
        </w:tc>
      </w:tr>
      <w:tr w:rsidR="008857A2" w:rsidRPr="00B6339B" w14:paraId="4E8954E6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3054905B" w14:textId="77777777" w:rsidR="008857A2" w:rsidRPr="00174E66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t>Zhang et al., 2014</w:t>
            </w:r>
            <w:hyperlink w:anchor="_ENREF_46" w:tooltip="Zhang, 2014 #26" w:history="1"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aaGFuZzwvQXV0aG9yPjxZZWFyPjIwMTQ8L1llYXI+PFJl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=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aaGFuZzwvQXV0aG9yPjxZZWFyPjIwMTQ8L1llYXI+PFJl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=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174E66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46</w: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333" w:type="dxa"/>
          </w:tcPr>
          <w:p w14:paraId="3732D2E5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1605" w:type="dxa"/>
          </w:tcPr>
          <w:p w14:paraId="33D15AE2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ross sectional</w:t>
            </w:r>
          </w:p>
        </w:tc>
        <w:tc>
          <w:tcPr>
            <w:tcW w:w="1601" w:type="dxa"/>
          </w:tcPr>
          <w:p w14:paraId="019852B8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hildren aged from 3 to 9 years old,</w:t>
            </w:r>
          </w:p>
          <w:p w14:paraId="4BA9FC50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n = 300</w:t>
            </w:r>
          </w:p>
        </w:tc>
        <w:tc>
          <w:tcPr>
            <w:tcW w:w="1278" w:type="dxa"/>
          </w:tcPr>
          <w:p w14:paraId="53416DFE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fection </w:t>
            </w:r>
          </w:p>
        </w:tc>
        <w:tc>
          <w:tcPr>
            <w:tcW w:w="1875" w:type="dxa"/>
          </w:tcPr>
          <w:p w14:paraId="102581EB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Infection rate:</w:t>
            </w:r>
          </w:p>
          <w:p w14:paraId="09F5C348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hildren were tested as positive by sputum culture</w:t>
            </w:r>
          </w:p>
        </w:tc>
        <w:tc>
          <w:tcPr>
            <w:tcW w:w="2372" w:type="dxa"/>
          </w:tcPr>
          <w:p w14:paraId="34514965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Infection was 120/300 (40%) patients</w:t>
            </w:r>
          </w:p>
          <w:p w14:paraId="2D796FEC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6C78E79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Risk factors for infection: hospitalization stay length, combined use of antibiotics, systemic use of hormones, mechanical ventilation and catheter indwelling</w:t>
            </w:r>
          </w:p>
          <w:p w14:paraId="50B17459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68" w:type="dxa"/>
          </w:tcPr>
          <w:p w14:paraId="42C9639B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Of the 150 isolated pathogenic microbial strains, 100/150 (66.6%) were Gram-positive, 40/150 (26.7%) Gram-negative bacteria and 10/150 (6.7%) fungi</w:t>
            </w:r>
          </w:p>
          <w:p w14:paraId="42FF1304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The most common pathogens: </w:t>
            </w:r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S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treptococcus</w:t>
            </w:r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epidermidis, S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taphylococcus</w:t>
            </w:r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aureus, </w:t>
            </w:r>
            <w:r w:rsidRPr="00F97E88">
              <w:rPr>
                <w:rFonts w:ascii="Times New Roman" w:hAnsi="Times New Roman" w:cs="Times New Roman"/>
                <w:iCs/>
                <w:sz w:val="20"/>
                <w:szCs w:val="20"/>
              </w:rPr>
              <w:t>Enterococcus</w:t>
            </w:r>
            <w:r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0"/>
                <w:szCs w:val="20"/>
              </w:rPr>
              <w:t>spp</w:t>
            </w:r>
            <w:proofErr w:type="spellEnd"/>
            <w:r w:rsidRPr="00F97E88">
              <w:rPr>
                <w:rFonts w:ascii="Times New Roman" w:hAnsi="Times New Roman" w:cs="Times New Roman"/>
                <w:iCs/>
                <w:sz w:val="20"/>
                <w:szCs w:val="20"/>
              </w:rPr>
              <w:t>,</w:t>
            </w:r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P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seudomonas </w:t>
            </w:r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eruginosa,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andida</w:t>
            </w:r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lastRenderedPageBreak/>
              <w:t>albicans</w:t>
            </w:r>
            <w:proofErr w:type="spellEnd"/>
          </w:p>
        </w:tc>
      </w:tr>
      <w:tr w:rsidR="008857A2" w:rsidRPr="00B6339B" w14:paraId="577ED503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058ACA3C" w14:textId="77777777" w:rsidR="008857A2" w:rsidRPr="00174E66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174E66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lastRenderedPageBreak/>
              <w:t>Shaath et al., 2014</w:t>
            </w:r>
            <w:hyperlink w:anchor="_ENREF_55" w:tooltip="Shaath, 2014 #58" w:history="1"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TaGFhdGg8L0F1dGhvcj48WWVhcj4yMDE0PC9ZZWFyPjxS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=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TaGFhdGg8L0F1dGhvcj48WWVhcj4yMDE0PC9ZZWFyPjxS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=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.DATA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174E66">
                <w:rPr>
                  <w:rFonts w:ascii="Times New Roman" w:hAnsi="Times New Roman" w:cs="Times New Roman"/>
                  <w:b w:val="0"/>
                  <w:bCs w:val="0"/>
                  <w:noProof/>
                  <w:sz w:val="20"/>
                  <w:szCs w:val="20"/>
                  <w:vertAlign w:val="superscript"/>
                </w:rPr>
                <w:t>55</w: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333" w:type="dxa"/>
          </w:tcPr>
          <w:p w14:paraId="387D08A2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Saudi Arabia</w:t>
            </w:r>
          </w:p>
        </w:tc>
        <w:tc>
          <w:tcPr>
            <w:tcW w:w="1605" w:type="dxa"/>
          </w:tcPr>
          <w:p w14:paraId="2FC10878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rospective cohort</w:t>
            </w:r>
          </w:p>
        </w:tc>
        <w:tc>
          <w:tcPr>
            <w:tcW w:w="1601" w:type="dxa"/>
          </w:tcPr>
          <w:p w14:paraId="1B6EA05D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hildren aged &lt;14 years,</w:t>
            </w:r>
          </w:p>
          <w:p w14:paraId="7E0ACF2C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n = 137</w:t>
            </w:r>
          </w:p>
        </w:tc>
        <w:tc>
          <w:tcPr>
            <w:tcW w:w="1278" w:type="dxa"/>
          </w:tcPr>
          <w:p w14:paraId="7FBABE72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3A29182C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Ventilator-associated pneumonia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was defined according 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o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National Healthcare Safety Network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riteria</w:t>
            </w:r>
          </w:p>
          <w:p w14:paraId="55911418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72" w:type="dxa"/>
          </w:tcPr>
          <w:p w14:paraId="39BCBAD4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Ventilator-associated pneumonia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occurred in 9/137 (6.6 %) patients </w:t>
            </w:r>
          </w:p>
          <w:p w14:paraId="18583641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Ventilator-associated pneumonia density rate was 29/1000 ventilator-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days </w:t>
            </w:r>
          </w:p>
          <w:p w14:paraId="0B2609EC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isk factors for ventilator-associated pneumonia: prolonged cardiopulmonary bypas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time, use of total parenteral nutrition, and prolonged ICU stay (p&lt;0.002 for all) </w:t>
            </w:r>
          </w:p>
          <w:p w14:paraId="4D575FF3" w14:textId="77777777" w:rsidR="008857A2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ortality in ventilator-associated pneumonia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was 11 % </w:t>
            </w:r>
          </w:p>
          <w:p w14:paraId="2C08D67A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68" w:type="dxa"/>
          </w:tcPr>
          <w:p w14:paraId="6A18E10E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3% ventilator-associated pneumonia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had Gram-negative bacilli </w:t>
            </w:r>
          </w:p>
        </w:tc>
      </w:tr>
      <w:tr w:rsidR="008857A2" w:rsidRPr="00B6339B" w14:paraId="5E173418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37BEC8C1" w14:textId="77777777" w:rsidR="008857A2" w:rsidRPr="00174E66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174E66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Sheng et al., 2014</w:t>
            </w:r>
            <w:hyperlink w:anchor="_ENREF_43" w:tooltip="Sheng, 2014 #59" w:history="1"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TaGVuZzwvQXV0aG9yPjxZZWFyPjIwMTQ8L1llYXI+PFJl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TaGVuZzwvQXV0aG9yPjxZZWFyPjIwMTQ8L1llYXI+PFJl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bCs w:val="0"/>
                  <w:sz w:val="20"/>
                  <w:szCs w:val="20"/>
                </w:rPr>
                <w:instrText xml:space="preserve"> ADDIN EN.CITE.DATA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174E66">
                <w:rPr>
                  <w:rFonts w:ascii="Times New Roman" w:hAnsi="Times New Roman" w:cs="Times New Roman"/>
                  <w:b w:val="0"/>
                  <w:bCs w:val="0"/>
                  <w:noProof/>
                  <w:sz w:val="20"/>
                  <w:szCs w:val="20"/>
                  <w:vertAlign w:val="superscript"/>
                </w:rPr>
                <w:t>43</w: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333" w:type="dxa"/>
          </w:tcPr>
          <w:p w14:paraId="2D2866D6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1605" w:type="dxa"/>
          </w:tcPr>
          <w:p w14:paraId="01FDE79A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Retrospective cohort</w:t>
            </w:r>
          </w:p>
        </w:tc>
        <w:tc>
          <w:tcPr>
            <w:tcW w:w="1601" w:type="dxa"/>
          </w:tcPr>
          <w:p w14:paraId="04AAB9D8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hildren and adults aged from 3 years to 87 years,</w:t>
            </w:r>
          </w:p>
          <w:p w14:paraId="24A83E1B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n = 1688 </w:t>
            </w:r>
          </w:p>
          <w:p w14:paraId="656369D7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8" w:type="dxa"/>
          </w:tcPr>
          <w:p w14:paraId="31E0381B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01D5419F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Diagnosis of ventilator-associated pneumonia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wer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based on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the new guidelines of the American Thoracic Society and the Infectious Diseases Society of America </w:t>
            </w:r>
          </w:p>
        </w:tc>
        <w:tc>
          <w:tcPr>
            <w:tcW w:w="2372" w:type="dxa"/>
          </w:tcPr>
          <w:p w14:paraId="6D43341F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Ventilator-associated pneumonia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was 105/1688 (6.2%) and mortality was 27/105 (25.7%)</w:t>
            </w:r>
          </w:p>
          <w:p w14:paraId="46336E6B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isk factors for ventilator-associated pneumonia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: age &gt;70 (p&lt;0.01), emergent surgery (p&lt;0.01), perioperative blood transfusions (p&lt;0.01),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reintubation (p&lt;0.01) and d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ys of mechanical ventilation (p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&lt;0.01) </w:t>
            </w:r>
          </w:p>
          <w:p w14:paraId="3E1FD1AB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68" w:type="dxa"/>
          </w:tcPr>
          <w:p w14:paraId="65BB5BF2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198 pathogen strains were isolated, Gram negative bacteria yielded 137/198 (69.2%), Gram positive bacteria 55/198 (27.8%), and fungi 6/198 (3%)</w:t>
            </w:r>
          </w:p>
          <w:p w14:paraId="5FC3300C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The main pathogens: 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Pseudomonas aeruginosa, </w:t>
            </w:r>
            <w:proofErr w:type="spell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Klebsiellae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lastRenderedPageBreak/>
              <w:t>pneumoniae, Staphylococcus</w:t>
            </w:r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aureus, </w:t>
            </w:r>
            <w:r w:rsidRPr="00F97E88">
              <w:rPr>
                <w:rFonts w:ascii="Times New Roman" w:hAnsi="Times New Roman" w:cs="Times New Roman"/>
                <w:iCs/>
                <w:sz w:val="20"/>
                <w:szCs w:val="20"/>
              </w:rPr>
              <w:t>and</w:t>
            </w:r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Acinetobacter </w:t>
            </w:r>
            <w:proofErr w:type="spellStart"/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baumannii</w:t>
            </w:r>
            <w:proofErr w:type="spellEnd"/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</w:t>
            </w:r>
          </w:p>
        </w:tc>
      </w:tr>
      <w:tr w:rsidR="008857A2" w:rsidRPr="00B6339B" w14:paraId="6BA01DD4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3B366099" w14:textId="77777777" w:rsidR="008857A2" w:rsidRPr="00174E66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proofErr w:type="spellStart"/>
            <w:r w:rsidRPr="00174E66">
              <w:rPr>
                <w:rFonts w:ascii="Times New Roman" w:hAnsi="Times New Roman" w:cs="Times New Roman"/>
                <w:b w:val="0"/>
                <w:color w:val="3B3B3B"/>
                <w:sz w:val="20"/>
                <w:szCs w:val="20"/>
              </w:rPr>
              <w:lastRenderedPageBreak/>
              <w:t>Faria</w:t>
            </w:r>
            <w:proofErr w:type="spellEnd"/>
            <w:r w:rsidRPr="00174E66">
              <w:rPr>
                <w:rFonts w:ascii="Times New Roman" w:hAnsi="Times New Roman" w:cs="Times New Roman"/>
                <w:b w:val="0"/>
                <w:color w:val="3B3B3B"/>
                <w:sz w:val="20"/>
                <w:szCs w:val="20"/>
              </w:rPr>
              <w:t xml:space="preserve"> et al., 2014</w:t>
            </w:r>
            <w:hyperlink w:anchor="_ENREF_52" w:tooltip="Faria, 2014 #61" w:history="1">
              <w:r w:rsidRPr="00174E66">
                <w:rPr>
                  <w:rFonts w:ascii="Times New Roman" w:hAnsi="Times New Roman" w:cs="Times New Roman"/>
                  <w:color w:val="3B3B3B"/>
                  <w:sz w:val="20"/>
                  <w:szCs w:val="20"/>
                </w:rPr>
                <w:fldChar w:fldCharType="begin">
                  <w:fldData xml:space="preserve">PEVuZE5vdGU+PENpdGU+PEF1dGhvcj5GYXJpYTwvQXV0aG9yPjxZZWFyPjIwMTQ8L1llYXI+PFJl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color w:val="3B3B3B"/>
                  <w:sz w:val="20"/>
                  <w:szCs w:val="20"/>
                </w:rPr>
                <w:instrText xml:space="preserve"> ADDIN EN.CITE </w:instrText>
              </w:r>
              <w:r w:rsidRPr="00174E66">
                <w:rPr>
                  <w:rFonts w:ascii="Times New Roman" w:hAnsi="Times New Roman" w:cs="Times New Roman"/>
                  <w:color w:val="3B3B3B"/>
                  <w:sz w:val="20"/>
                  <w:szCs w:val="20"/>
                </w:rPr>
                <w:fldChar w:fldCharType="begin">
                  <w:fldData xml:space="preserve">PEVuZE5vdGU+PENpdGU+PEF1dGhvcj5GYXJpYTwvQXV0aG9yPjxZZWFyPjIwMTQ8L1llYXI+PFJl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color w:val="3B3B3B"/>
                  <w:sz w:val="20"/>
                  <w:szCs w:val="20"/>
                </w:rPr>
                <w:instrText xml:space="preserve"> ADDIN EN.CITE.DATA </w:instrText>
              </w:r>
              <w:r w:rsidRPr="00174E66">
                <w:rPr>
                  <w:rFonts w:ascii="Times New Roman" w:hAnsi="Times New Roman" w:cs="Times New Roman"/>
                  <w:color w:val="3B3B3B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color w:val="3B3B3B"/>
                  <w:sz w:val="20"/>
                  <w:szCs w:val="20"/>
                </w:rPr>
                <w:fldChar w:fldCharType="end"/>
              </w:r>
              <w:r w:rsidRPr="00174E66">
                <w:rPr>
                  <w:rFonts w:ascii="Times New Roman" w:hAnsi="Times New Roman" w:cs="Times New Roman"/>
                  <w:color w:val="3B3B3B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color w:val="3B3B3B"/>
                  <w:sz w:val="20"/>
                  <w:szCs w:val="20"/>
                </w:rPr>
                <w:fldChar w:fldCharType="separate"/>
              </w:r>
              <w:r w:rsidRPr="00174E66">
                <w:rPr>
                  <w:rFonts w:ascii="Times New Roman" w:hAnsi="Times New Roman" w:cs="Times New Roman"/>
                  <w:b w:val="0"/>
                  <w:noProof/>
                  <w:color w:val="3B3B3B"/>
                  <w:sz w:val="20"/>
                  <w:szCs w:val="20"/>
                  <w:vertAlign w:val="superscript"/>
                </w:rPr>
                <w:t>52</w:t>
              </w:r>
              <w:r w:rsidRPr="00174E66">
                <w:rPr>
                  <w:rFonts w:ascii="Times New Roman" w:hAnsi="Times New Roman" w:cs="Times New Roman"/>
                  <w:color w:val="3B3B3B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333" w:type="dxa"/>
          </w:tcPr>
          <w:p w14:paraId="3024AC4B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Brazil</w:t>
            </w:r>
          </w:p>
        </w:tc>
        <w:tc>
          <w:tcPr>
            <w:tcW w:w="1605" w:type="dxa"/>
          </w:tcPr>
          <w:p w14:paraId="09F28381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rospective cohort</w:t>
            </w:r>
          </w:p>
        </w:tc>
        <w:tc>
          <w:tcPr>
            <w:tcW w:w="1601" w:type="dxa"/>
          </w:tcPr>
          <w:p w14:paraId="37AB9F91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hildren aged 6-48 months with Down syndrome,</w:t>
            </w:r>
          </w:p>
          <w:p w14:paraId="4E153DE4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n = 127</w:t>
            </w:r>
          </w:p>
        </w:tc>
        <w:tc>
          <w:tcPr>
            <w:tcW w:w="1278" w:type="dxa"/>
          </w:tcPr>
          <w:p w14:paraId="1FF420DB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re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739D40E8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Severe infections as sepsis and pneumonia were classified according to the Brazilian guidelines for treatment of severe sepsis</w:t>
            </w:r>
          </w:p>
          <w:p w14:paraId="72CFEBD4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72" w:type="dxa"/>
          </w:tcPr>
          <w:p w14:paraId="2D97256B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neumonia was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23.6% an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sepsis was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5.5%</w:t>
            </w:r>
          </w:p>
          <w:p w14:paraId="1A834806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Of the cases of pneumonia, 70% had CHD (p=0.001) and of those with sepsis, 85% presented CHD (p=0.001)</w:t>
            </w:r>
          </w:p>
        </w:tc>
        <w:tc>
          <w:tcPr>
            <w:tcW w:w="2268" w:type="dxa"/>
          </w:tcPr>
          <w:p w14:paraId="396ED2F7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B6339B" w14:paraId="6764D023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8A52E85" w14:textId="77777777" w:rsidR="008857A2" w:rsidRPr="00174E66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174E66">
              <w:rPr>
                <w:rFonts w:ascii="Times New Roman" w:hAnsi="Times New Roman" w:cs="Times New Roman"/>
                <w:b w:val="0"/>
                <w:color w:val="3B3B3B"/>
                <w:sz w:val="20"/>
                <w:szCs w:val="20"/>
              </w:rPr>
              <w:t>Jenkins et al., 2014</w:t>
            </w:r>
            <w:hyperlink w:anchor="_ENREF_62" w:tooltip="Jenkins, 2014 #64" w:history="1">
              <w:r w:rsidRPr="00174E66">
                <w:rPr>
                  <w:rFonts w:ascii="Times New Roman" w:hAnsi="Times New Roman" w:cs="Times New Roman"/>
                  <w:color w:val="3B3B3B"/>
                  <w:sz w:val="20"/>
                  <w:szCs w:val="20"/>
                </w:rPr>
                <w:fldChar w:fldCharType="begin">
                  <w:fldData xml:space="preserve">PEVuZE5vdGU+PENpdGU+PEF1dGhvcj5KZW5raW5zPC9BdXRob3I+PFllYXI+MjAxNDwvWWVhcj48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color w:val="3B3B3B"/>
                  <w:sz w:val="20"/>
                  <w:szCs w:val="20"/>
                </w:rPr>
                <w:instrText xml:space="preserve"> ADDIN EN.CITE </w:instrText>
              </w:r>
              <w:r w:rsidRPr="00174E66">
                <w:rPr>
                  <w:rFonts w:ascii="Times New Roman" w:hAnsi="Times New Roman" w:cs="Times New Roman"/>
                  <w:color w:val="3B3B3B"/>
                  <w:sz w:val="20"/>
                  <w:szCs w:val="20"/>
                </w:rPr>
                <w:fldChar w:fldCharType="begin">
                  <w:fldData xml:space="preserve">PEVuZE5vdGU+PENpdGU+PEF1dGhvcj5KZW5raW5zPC9BdXRob3I+PFllYXI+MjAxNDwvWWVhcj48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color w:val="3B3B3B"/>
                  <w:sz w:val="20"/>
                  <w:szCs w:val="20"/>
                </w:rPr>
                <w:instrText xml:space="preserve"> ADDIN EN.CITE.DATA </w:instrText>
              </w:r>
              <w:r w:rsidRPr="00174E66">
                <w:rPr>
                  <w:rFonts w:ascii="Times New Roman" w:hAnsi="Times New Roman" w:cs="Times New Roman"/>
                  <w:color w:val="3B3B3B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color w:val="3B3B3B"/>
                  <w:sz w:val="20"/>
                  <w:szCs w:val="20"/>
                </w:rPr>
                <w:fldChar w:fldCharType="end"/>
              </w:r>
              <w:r w:rsidRPr="00174E66">
                <w:rPr>
                  <w:rFonts w:ascii="Times New Roman" w:hAnsi="Times New Roman" w:cs="Times New Roman"/>
                  <w:color w:val="3B3B3B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color w:val="3B3B3B"/>
                  <w:sz w:val="20"/>
                  <w:szCs w:val="20"/>
                </w:rPr>
                <w:fldChar w:fldCharType="separate"/>
              </w:r>
              <w:r w:rsidRPr="00174E66">
                <w:rPr>
                  <w:rFonts w:ascii="Times New Roman" w:hAnsi="Times New Roman" w:cs="Times New Roman"/>
                  <w:b w:val="0"/>
                  <w:noProof/>
                  <w:color w:val="3B3B3B"/>
                  <w:sz w:val="20"/>
                  <w:szCs w:val="20"/>
                  <w:vertAlign w:val="superscript"/>
                </w:rPr>
                <w:t>62</w:t>
              </w:r>
              <w:r w:rsidRPr="00174E66">
                <w:rPr>
                  <w:rFonts w:ascii="Times New Roman" w:hAnsi="Times New Roman" w:cs="Times New Roman"/>
                  <w:color w:val="3B3B3B"/>
                  <w:sz w:val="20"/>
                  <w:szCs w:val="20"/>
                </w:rPr>
                <w:fldChar w:fldCharType="end"/>
              </w:r>
            </w:hyperlink>
            <w:r w:rsidRPr="00174E66">
              <w:rPr>
                <w:rFonts w:ascii="Times New Roman" w:hAnsi="Times New Roman" w:cs="Times New Roman"/>
                <w:b w:val="0"/>
                <w:color w:val="3B3B3B"/>
                <w:sz w:val="20"/>
                <w:szCs w:val="20"/>
              </w:rPr>
              <w:t xml:space="preserve"> </w:t>
            </w:r>
          </w:p>
        </w:tc>
        <w:tc>
          <w:tcPr>
            <w:tcW w:w="1333" w:type="dxa"/>
          </w:tcPr>
          <w:p w14:paraId="73F6A2B8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India, Pakistan, Colombia, </w:t>
            </w: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Rusia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, China, Dominican Republic, Brazil, Argentina, El </w:t>
            </w: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Savador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, Ukraine, Peru, Mexico, Belarus, Vietnam, Uganda, Guatemala, Bangladesh</w:t>
            </w:r>
          </w:p>
        </w:tc>
        <w:tc>
          <w:tcPr>
            <w:tcW w:w="1605" w:type="dxa"/>
          </w:tcPr>
          <w:p w14:paraId="57CD572A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Before and after study</w:t>
            </w:r>
          </w:p>
          <w:p w14:paraId="7B95DCDE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Intervention: Webinars targeted 3 key drivers: safe perioperative practice, infection reduction, and team-based practice and registry data were audited annually</w:t>
            </w:r>
          </w:p>
          <w:p w14:paraId="3F471F18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01" w:type="dxa"/>
          </w:tcPr>
          <w:p w14:paraId="2680ABAB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hildren aged &lt;18 years,</w:t>
            </w:r>
          </w:p>
          <w:p w14:paraId="314691B1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n = 15049</w:t>
            </w:r>
          </w:p>
        </w:tc>
        <w:tc>
          <w:tcPr>
            <w:tcW w:w="1278" w:type="dxa"/>
          </w:tcPr>
          <w:p w14:paraId="7B501395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fections</w:t>
            </w:r>
          </w:p>
        </w:tc>
        <w:tc>
          <w:tcPr>
            <w:tcW w:w="1875" w:type="dxa"/>
          </w:tcPr>
          <w:p w14:paraId="4A0C24A1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In-hospital mortality, 30-day mortality, surgical site 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nfection, and bacterial sepsis</w:t>
            </w:r>
          </w:p>
          <w:p w14:paraId="4EE604BC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Any major infection was defined as surgical site infection 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nd/or bacterial sepsis based on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National Healthcare Safety Network criteria </w:t>
            </w:r>
          </w:p>
        </w:tc>
        <w:tc>
          <w:tcPr>
            <w:tcW w:w="2372" w:type="dxa"/>
          </w:tcPr>
          <w:p w14:paraId="69508EBD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Unadjusted mortality was 6.3% and any major infection was 7% </w:t>
            </w:r>
          </w:p>
          <w:p w14:paraId="5280DED2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Overall sta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dardized mortality ratio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were 0.71 (95%CI 0.62–0.81) in 2011 and 0.76 (95%CI 0.69–0.83) in 2012, compared with 2010 baseline </w:t>
            </w:r>
          </w:p>
          <w:p w14:paraId="34F1094A" w14:textId="77777777" w:rsidR="008857A2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tandardized mortality ratio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among 7 sites participating in all 3 years were 0.85 (95%CI 0.71–1.00) in 2011 and 0.80 (95%CI 0.66–0.96) in 2012; among 14 sites partic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ating in 2011 an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2012, the mortality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was 0.80 (95%CI 0.70–0.91) in 2012</w:t>
            </w:r>
          </w:p>
          <w:p w14:paraId="1DFE1E0C" w14:textId="77777777" w:rsidR="008857A2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8D374BF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68" w:type="dxa"/>
          </w:tcPr>
          <w:p w14:paraId="23329AAE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B6339B" w14:paraId="5B697B7F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2191C122" w14:textId="77777777" w:rsidR="008857A2" w:rsidRPr="00174E66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proofErr w:type="spellStart"/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Patwary</w:t>
            </w:r>
            <w:proofErr w:type="spellEnd"/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 et al., 2015</w:t>
            </w:r>
            <w:hyperlink w:anchor="_ENREF_48" w:tooltip="Patwary, 2015 #1" w:history="1"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QYXR3YXJ5PC9BdXRob3I+PFllYXI+MjAxNTwvWWVhcj48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QYXR3YXJ5PC9BdXRob3I+PFllYXI+MjAxNTwvWWVhcj48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174E66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48</w: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333" w:type="dxa"/>
          </w:tcPr>
          <w:p w14:paraId="6FAAF6D6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India</w:t>
            </w:r>
          </w:p>
        </w:tc>
        <w:tc>
          <w:tcPr>
            <w:tcW w:w="1605" w:type="dxa"/>
          </w:tcPr>
          <w:p w14:paraId="0CCC6682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rospective cohort</w:t>
            </w:r>
          </w:p>
        </w:tc>
        <w:tc>
          <w:tcPr>
            <w:tcW w:w="1601" w:type="dxa"/>
          </w:tcPr>
          <w:p w14:paraId="188538F5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hildren aged 27 days to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7 years,</w:t>
            </w:r>
          </w:p>
          <w:p w14:paraId="49E6DD87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8CD6BAB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n = 84 </w:t>
            </w:r>
          </w:p>
        </w:tc>
        <w:tc>
          <w:tcPr>
            <w:tcW w:w="1278" w:type="dxa"/>
          </w:tcPr>
          <w:p w14:paraId="3BA860FA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Pre and </w:t>
            </w: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  <w:p w14:paraId="459D3933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BA84653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75" w:type="dxa"/>
          </w:tcPr>
          <w:p w14:paraId="419EAE1A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re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  <w:p w14:paraId="7F89EE03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97CEFBC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septicemia</w:t>
            </w:r>
          </w:p>
        </w:tc>
        <w:tc>
          <w:tcPr>
            <w:tcW w:w="2372" w:type="dxa"/>
          </w:tcPr>
          <w:p w14:paraId="7905E8DE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re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fection was 28/84 (33.3%)</w:t>
            </w:r>
          </w:p>
          <w:p w14:paraId="72C38A3A" w14:textId="77777777" w:rsidR="008857A2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29ABD65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re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fection associated with increased mortality (OR 4.1, 95%CI 1.2– 13.9), p=0.02)</w:t>
            </w:r>
          </w:p>
          <w:p w14:paraId="15609BF1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64B34A2" w14:textId="77777777" w:rsidR="008857A2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Postoperative septicemia was associated with early mortality </w:t>
            </w:r>
          </w:p>
          <w:p w14:paraId="7E2EFAA6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68" w:type="dxa"/>
          </w:tcPr>
          <w:p w14:paraId="6B529D4D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B6339B" w14:paraId="7B5B2DF9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8B39FF5" w14:textId="77777777" w:rsidR="008857A2" w:rsidRPr="00174E66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proofErr w:type="spellStart"/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t>Moges</w:t>
            </w:r>
            <w:proofErr w:type="spellEnd"/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 et al., 2015</w:t>
            </w:r>
            <w:hyperlink w:anchor="_ENREF_59" w:tooltip="Moges, 2015 #7" w:history="1"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Nb2dlczwvQXV0aG9yPjxZZWFyPjIwMTU8L1llYXI+PFJl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Nb2dlczwvQXV0aG9yPjxZZWFyPjIwMTU8L1llYXI+PFJl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174E66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59</w: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333" w:type="dxa"/>
          </w:tcPr>
          <w:p w14:paraId="1E0C7EA1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Ethiopia</w:t>
            </w:r>
          </w:p>
        </w:tc>
        <w:tc>
          <w:tcPr>
            <w:tcW w:w="1605" w:type="dxa"/>
          </w:tcPr>
          <w:p w14:paraId="6062AD72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Retrospective cohort</w:t>
            </w:r>
          </w:p>
        </w:tc>
        <w:tc>
          <w:tcPr>
            <w:tcW w:w="1601" w:type="dxa"/>
          </w:tcPr>
          <w:p w14:paraId="44A4C8C7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hildren aged &lt;18 years,</w:t>
            </w:r>
          </w:p>
          <w:p w14:paraId="00B75662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479AA26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n = 40</w:t>
            </w:r>
          </w:p>
        </w:tc>
        <w:tc>
          <w:tcPr>
            <w:tcW w:w="1278" w:type="dxa"/>
          </w:tcPr>
          <w:p w14:paraId="1A811E4B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re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6673E1D9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fective endocarditis was defined using</w:t>
            </w:r>
          </w:p>
          <w:p w14:paraId="06AC25AE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Duke’s criteria</w:t>
            </w:r>
          </w:p>
        </w:tc>
        <w:tc>
          <w:tcPr>
            <w:tcW w:w="2372" w:type="dxa"/>
          </w:tcPr>
          <w:p w14:paraId="152E25EE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1 episodes of infective endocarditi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with underlying risk factors wer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heumatic heart disease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 49% and CHD in 51% of cases </w:t>
            </w:r>
          </w:p>
        </w:tc>
        <w:tc>
          <w:tcPr>
            <w:tcW w:w="2268" w:type="dxa"/>
          </w:tcPr>
          <w:p w14:paraId="2671EB43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B6339B" w14:paraId="71E7838C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3FF91FB" w14:textId="77777777" w:rsidR="008857A2" w:rsidRPr="00174E66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proofErr w:type="spellStart"/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t>Kabbani</w:t>
            </w:r>
            <w:proofErr w:type="spellEnd"/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 et al., 2016</w:t>
            </w:r>
            <w:hyperlink w:anchor="_ENREF_63" w:tooltip="Kabbani, 2016 #8" w:history="1"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LYWJiYW5pPC9BdXRob3I+PFllYXI+MjAxNjwvWWVhcj48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LYWJiYW5pPC9BdXRob3I+PFllYXI+MjAxNjwvWWVhcj48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174E66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63</w: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333" w:type="dxa"/>
          </w:tcPr>
          <w:p w14:paraId="2E903302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Saudi Arabia</w:t>
            </w:r>
          </w:p>
        </w:tc>
        <w:tc>
          <w:tcPr>
            <w:tcW w:w="1605" w:type="dxa"/>
          </w:tcPr>
          <w:p w14:paraId="6D01B20F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Retrospective cohort</w:t>
            </w:r>
          </w:p>
        </w:tc>
        <w:tc>
          <w:tcPr>
            <w:tcW w:w="1601" w:type="dxa"/>
          </w:tcPr>
          <w:p w14:paraId="7518DD96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hildren aged &lt;14 years,</w:t>
            </w:r>
          </w:p>
          <w:p w14:paraId="55F9B24F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73A736A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n = 413</w:t>
            </w:r>
          </w:p>
        </w:tc>
        <w:tc>
          <w:tcPr>
            <w:tcW w:w="1278" w:type="dxa"/>
          </w:tcPr>
          <w:p w14:paraId="486A86DE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39C4D8ED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socomial urinary tract infection</w:t>
            </w:r>
          </w:p>
        </w:tc>
        <w:tc>
          <w:tcPr>
            <w:tcW w:w="2372" w:type="dxa"/>
          </w:tcPr>
          <w:p w14:paraId="4FC2D39D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theter-associated urinary tract infection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ere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29/413 (7%)</w:t>
            </w:r>
          </w:p>
          <w:p w14:paraId="003D0DDF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cidence density was 18/1000 catheter-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day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1578 urinary catheter-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days)</w:t>
            </w:r>
          </w:p>
          <w:p w14:paraId="4149E3B3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Risk factors for catheter-associated urinary tract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infection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: duration of urinary catheter placement (p&lt;0.001), presence of congenital abnormalities of kidney and urinary tract (p&lt;0.0041) and the presence of syndromes (Down, William, and Noonan) (p&lt;0.02)</w:t>
            </w:r>
          </w:p>
        </w:tc>
        <w:tc>
          <w:tcPr>
            <w:tcW w:w="2268" w:type="dxa"/>
          </w:tcPr>
          <w:p w14:paraId="4AB13301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Gram-negative b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teria were 63% of the catheter-associated urinary tract infection</w:t>
            </w:r>
          </w:p>
          <w:p w14:paraId="0AFE8196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0BE1143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Klebsiellae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pp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was 27%, Candida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pp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wa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24% and </w:t>
            </w:r>
            <w:r w:rsidRPr="00B6339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Escherichia coli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a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21%</w:t>
            </w:r>
          </w:p>
          <w:p w14:paraId="76A912E6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F470068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Resist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nt organisms wer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34% of catheter-associated urinary tract infection</w:t>
            </w:r>
          </w:p>
        </w:tc>
      </w:tr>
      <w:tr w:rsidR="008857A2" w:rsidRPr="00B6339B" w14:paraId="37ACE438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59AE9608" w14:textId="77777777" w:rsidR="008857A2" w:rsidRPr="00174E66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proofErr w:type="spellStart"/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Mirzaei</w:t>
            </w:r>
            <w:proofErr w:type="spellEnd"/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 et al., 2016</w:t>
            </w:r>
            <w:hyperlink w:anchor="_ENREF_58" w:tooltip="Mirzaei, 2016 #9" w:history="1"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/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&lt;EndNote&gt;&lt;Cite&gt;&lt;Author&gt;Mirzaei&lt;/Author&gt;&lt;Year&gt;2016&lt;/Year&gt;&lt;RecNum&gt;9&lt;/RecNum&gt;&lt;DisplayText&gt;&lt;style face="superscript"&gt;58&lt;/style&gt;&lt;/DisplayText&gt;&lt;record&gt;&lt;rec-number&gt;9&lt;/rec-number&gt;&lt;foreign-keys&gt;&lt;key app="EN" db-id="0v2pw2xeoprx2oewtdpxvawotf0x9dwppexe"&gt;9&lt;/key&gt;&lt;/foreign-keys&gt;&lt;ref-type name="Journal Article"&gt;17&lt;/ref-type&gt;&lt;contributors&gt;&lt;authors&gt;&lt;author&gt;Mirzaei, M.&lt;/author&gt;&lt;author&gt;Mirzaei, S.&lt;/author&gt;&lt;author&gt;Sepahvand, E.&lt;/author&gt;&lt;author&gt;Koshkaki, A.R.&lt;/author&gt;&lt;author&gt;Jahromi, M.K.&lt;/author&gt;&lt;/authors&gt;&lt;/contributors&gt;&lt;titles&gt;&lt;title&gt;Evaluation of Complications of Heart Surgery in Children With Congenital Heart Disease at Dena Hospital of Shiraz&lt;/title&gt;&lt;secondary-title&gt;Global Journal of Health Science&lt;/secondary-title&gt;&lt;/titles&gt;&lt;periodical&gt;&lt;full-title&gt;Global Journal of Health Science&lt;/full-title&gt;&lt;/periodical&gt;&lt;pages&gt;33-8&lt;/pages&gt;&lt;volume&gt;8&lt;/volume&gt;&lt;dates&gt;&lt;year&gt;2016&lt;/year&gt;&lt;/dates&gt;&lt;urls&gt;&lt;/urls&gt;&lt;/record&gt;&lt;/Cite&gt;&lt;/EndNote&gt;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174E66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58</w: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333" w:type="dxa"/>
          </w:tcPr>
          <w:p w14:paraId="19BE9AA2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Iran</w:t>
            </w:r>
          </w:p>
        </w:tc>
        <w:tc>
          <w:tcPr>
            <w:tcW w:w="1605" w:type="dxa"/>
          </w:tcPr>
          <w:p w14:paraId="403EF7A4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ross sectional study</w:t>
            </w:r>
          </w:p>
        </w:tc>
        <w:tc>
          <w:tcPr>
            <w:tcW w:w="1601" w:type="dxa"/>
          </w:tcPr>
          <w:p w14:paraId="4AAF30A9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hildren aged 7 days to 18 years,</w:t>
            </w:r>
          </w:p>
          <w:p w14:paraId="3DEA9451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B48C7DB" w14:textId="77777777" w:rsidR="008857A2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n = 203</w:t>
            </w:r>
          </w:p>
          <w:p w14:paraId="622813FE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8" w:type="dxa"/>
          </w:tcPr>
          <w:p w14:paraId="3693E5CB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62E37383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Definition of infection was not available</w:t>
            </w:r>
          </w:p>
        </w:tc>
        <w:tc>
          <w:tcPr>
            <w:tcW w:w="2372" w:type="dxa"/>
          </w:tcPr>
          <w:p w14:paraId="4AD34F77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7.8% patients had infection </w:t>
            </w:r>
          </w:p>
        </w:tc>
        <w:tc>
          <w:tcPr>
            <w:tcW w:w="2268" w:type="dxa"/>
          </w:tcPr>
          <w:p w14:paraId="279C7122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B6339B" w14:paraId="2A9356B3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EBBFB07" w14:textId="77777777" w:rsidR="008857A2" w:rsidRPr="00174E66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proofErr w:type="spellStart"/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t>Sahu</w:t>
            </w:r>
            <w:proofErr w:type="spellEnd"/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t xml:space="preserve"> et al., 2016</w:t>
            </w:r>
            <w:hyperlink w:anchor="_ENREF_49" w:tooltip="Sahu, 2016 #11" w:history="1"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TYWh1PC9BdXRob3I+PFllYXI+MjAxNjwvWWVhcj48UmVj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=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TYWh1PC9BdXRob3I+PFllYXI+MjAxNjwvWWVhcj48UmVj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==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174E66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49</w: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333" w:type="dxa"/>
          </w:tcPr>
          <w:p w14:paraId="0C9A2EB6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India</w:t>
            </w:r>
          </w:p>
        </w:tc>
        <w:tc>
          <w:tcPr>
            <w:tcW w:w="1605" w:type="dxa"/>
          </w:tcPr>
          <w:p w14:paraId="11FEB6A4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Retrospective cohort</w:t>
            </w:r>
          </w:p>
        </w:tc>
        <w:tc>
          <w:tcPr>
            <w:tcW w:w="1601" w:type="dxa"/>
          </w:tcPr>
          <w:p w14:paraId="73B15FBB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hildren and adults,</w:t>
            </w:r>
          </w:p>
          <w:p w14:paraId="76B284F0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n = 6864</w:t>
            </w:r>
          </w:p>
        </w:tc>
        <w:tc>
          <w:tcPr>
            <w:tcW w:w="1278" w:type="dxa"/>
          </w:tcPr>
          <w:p w14:paraId="39A2DCB4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37F9C66C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socomial infections were i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nfections developed within 48 hours </w:t>
            </w:r>
          </w:p>
          <w:p w14:paraId="043DFFB2" w14:textId="77777777" w:rsidR="008857A2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ower respiratory tract infection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cluded bronchiti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pneumonitis, and pneumonia </w:t>
            </w:r>
          </w:p>
          <w:p w14:paraId="5986F6B3" w14:textId="77777777" w:rsidR="008857A2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urgical site infection included</w:t>
            </w:r>
            <w:r>
              <w:rPr>
                <w:rFonts w:ascii="American Typewriter" w:hAnsi="American Typewriter" w:cs="American Typewriter"/>
                <w:sz w:val="20"/>
                <w:szCs w:val="20"/>
              </w:rPr>
              <w:t xml:space="preserve"> </w:t>
            </w: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nonhealing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wound with or without discharge involving the sternal wound and/or leg or arm and culture proven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pathogens fr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m the discharge</w:t>
            </w:r>
          </w:p>
          <w:p w14:paraId="29B32338" w14:textId="77777777" w:rsidR="008857A2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loodstream infection was bloodstream infection</w:t>
            </w:r>
            <w:r w:rsidRPr="00B6339B">
              <w:rPr>
                <w:rFonts w:ascii="American Typewriter" w:hAnsi="American Typewriter" w:cs="American Typewriter"/>
                <w:sz w:val="20"/>
                <w:szCs w:val="20"/>
              </w:rPr>
              <w:t>‐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ulture proven pathogens in blood, sampled from one centr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l, and one peripheral site</w:t>
            </w:r>
          </w:p>
          <w:p w14:paraId="585AEE4A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rinary tract infection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was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&gt;10</w:t>
            </w:r>
            <w:r w:rsidRPr="00B6339B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5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colony forming bacterial units on culture</w:t>
            </w:r>
          </w:p>
        </w:tc>
        <w:tc>
          <w:tcPr>
            <w:tcW w:w="2372" w:type="dxa"/>
          </w:tcPr>
          <w:p w14:paraId="337469A5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319/68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 patients (4.6%) developed nosocomial infection</w:t>
            </w:r>
          </w:p>
          <w:p w14:paraId="1405B3D7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ower respiratory tract infections were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44.2%</w:t>
            </w:r>
          </w:p>
          <w:p w14:paraId="39D0EADD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urgical site infection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a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11.6%</w:t>
            </w:r>
          </w:p>
          <w:p w14:paraId="1ECEFD20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loodstream infection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a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7.5%</w:t>
            </w:r>
          </w:p>
          <w:p w14:paraId="05D16A21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Urinary tract infection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a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6.9% </w:t>
            </w:r>
          </w:p>
          <w:p w14:paraId="4DE11BA0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Infection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from combined sources were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29.8%</w:t>
            </w:r>
          </w:p>
          <w:p w14:paraId="4FEDA656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B130995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46378E3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68" w:type="dxa"/>
          </w:tcPr>
          <w:p w14:paraId="07217BB4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B6339B" w14:paraId="2D7E898C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171CE3E" w14:textId="77777777" w:rsidR="008857A2" w:rsidRPr="00174E66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de Araujo Motta et al., 2016</w:t>
            </w:r>
            <w:hyperlink w:anchor="_ENREF_51" w:tooltip="de Araujo Motta, 2016 #16" w:history="1"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/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&lt;EndNote&gt;&lt;Cite&gt;&lt;Author&gt;de Araujo Motta&lt;/Author&gt;&lt;Year&gt;2016&lt;/Year&gt;&lt;RecNum&gt;16&lt;/RecNum&gt;&lt;DisplayText&gt;&lt;style face="superscript"&gt;51&lt;/style&gt;&lt;/DisplayText&gt;&lt;record&gt;&lt;rec-number&gt;16&lt;/rec-number&gt;&lt;foreign-keys&gt;&lt;key app="EN" db-id="0v2pw2xeoprx2oewtdpxvawotf0x9dwppexe"&gt;16&lt;/key&gt;&lt;/foreign-keys&gt;&lt;ref-type name="Journal Article"&gt;17&lt;/ref-type&gt;&lt;contributors&gt;&lt;authors&gt;&lt;author&gt;de Araujo Motta, F.&lt;/author&gt;&lt;author&gt;Dalla-Costa, L. M.&lt;/author&gt;&lt;author&gt;Dominguez Muro, M.&lt;/author&gt;&lt;author&gt;Lenzi, A.&lt;/author&gt;&lt;author&gt;Picharski, G. L.&lt;/author&gt;&lt;author&gt;Burger, M.&lt;/author&gt;&lt;/authors&gt;&lt;/contributors&gt;&lt;auth-address&gt;From the *Faculdades e Instituto de Pesquisa Pele Pequeno Principe, Curitiba, Parana, Brazil; daggerBacteriolgy Laboratory, Hospital de Clinicas, Universidade Federal do Parana Curitiba, Parana, Brazil; double daggerCardiac Intensive Care Unit, Hospital Pequeno Principe, Curitiba, Parana, Brazil; and section signSecretaria Municipal da Saude de Curitiba, Parana, Brazil.&lt;/auth-address&gt;&lt;titles&gt;&lt;title&gt;Risk Adjustment for Congenital Heart Surgery Score as a Risk Factor for Candidemia in Children Undergoing Congenital Heart Defect Surgery&lt;/title&gt;&lt;secondary-title&gt;Pediatr Infect Dis J&lt;/secondary-title&gt;&lt;alt-title&gt;The Pediatric infectious disease journal&lt;/alt-title&gt;&lt;/titles&gt;&lt;periodical&gt;&lt;full-title&gt;Pediatr Infect Dis J&lt;/full-title&gt;&lt;abbr-1&gt;The Pediatric infectious disease journal&lt;/abbr-1&gt;&lt;/periodical&gt;&lt;alt-periodical&gt;&lt;full-title&gt;Pediatr Infect Dis J&lt;/full-title&gt;&lt;abbr-1&gt;The Pediatric infectious disease journal&lt;/abbr-1&gt;&lt;/alt-periodical&gt;&lt;pages&gt;1194-1198&lt;/pages&gt;&lt;volume&gt;35&lt;/volume&gt;&lt;number&gt;11&lt;/number&gt;&lt;edition&gt;2016/10/19&lt;/edition&gt;&lt;dates&gt;&lt;year&gt;2016&lt;/year&gt;&lt;pub-dates&gt;&lt;date&gt;Nov&lt;/date&gt;&lt;/pub-dates&gt;&lt;/dates&gt;&lt;isbn&gt;1532-0987 (Electronic)&amp;#xD;0891-3668 (Linking)&lt;/isbn&gt;&lt;accession-num&gt;27753765&lt;/accession-num&gt;&lt;urls&gt;&lt;related-urls&gt;&lt;url&gt;http://www.ncbi.nlm.nih.gov/pubmed/27753765&lt;/url&gt;&lt;/related-urls&gt;&lt;/urls&gt;&lt;electronic-resource-num&gt;10.1097/INF.0000000000001277&lt;/electronic-resource-num&gt;&lt;language&gt;eng&lt;/language&gt;&lt;/record&gt;&lt;/Cite&gt;&lt;/EndNote&gt;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174E66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51</w: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333" w:type="dxa"/>
          </w:tcPr>
          <w:p w14:paraId="360209B9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Brazil</w:t>
            </w:r>
          </w:p>
        </w:tc>
        <w:tc>
          <w:tcPr>
            <w:tcW w:w="1605" w:type="dxa"/>
          </w:tcPr>
          <w:p w14:paraId="073BD8F3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A matched case control study</w:t>
            </w:r>
          </w:p>
        </w:tc>
        <w:tc>
          <w:tcPr>
            <w:tcW w:w="1601" w:type="dxa"/>
          </w:tcPr>
          <w:p w14:paraId="1DFE947B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Children aged &lt;18 years,</w:t>
            </w:r>
          </w:p>
          <w:p w14:paraId="4A9300FC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n = 30</w:t>
            </w:r>
          </w:p>
        </w:tc>
        <w:tc>
          <w:tcPr>
            <w:tcW w:w="1278" w:type="dxa"/>
          </w:tcPr>
          <w:p w14:paraId="04999646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Post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13269CED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t>Candidemia</w:t>
            </w:r>
            <w:proofErr w:type="spellEnd"/>
          </w:p>
        </w:tc>
        <w:tc>
          <w:tcPr>
            <w:tcW w:w="2372" w:type="dxa"/>
          </w:tcPr>
          <w:p w14:paraId="4B5EEAFE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7/1000 patient-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days had </w:t>
            </w: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andidemia</w:t>
            </w:r>
            <w:proofErr w:type="spellEnd"/>
          </w:p>
          <w:p w14:paraId="1369E346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Risk factors of </w:t>
            </w: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andidemia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isk Adjustment for Congenital Heart surgery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-1 category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of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≥3 (OR 3.165, 95%CI 1.377–8.467), acid suppression therapy (OR 1.9, 95%CI 0.949–3.979), thrombocytopenia (OR 2.2, 95%CI 1.2–4.2)</w:t>
            </w:r>
          </w:p>
        </w:tc>
        <w:tc>
          <w:tcPr>
            <w:tcW w:w="2268" w:type="dxa"/>
          </w:tcPr>
          <w:p w14:paraId="6040B577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857A2" w:rsidRPr="00B6339B" w14:paraId="186B47AC" w14:textId="77777777" w:rsidTr="003A0D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6A6F883D" w14:textId="77777777" w:rsidR="008857A2" w:rsidRPr="00174E66" w:rsidRDefault="008857A2" w:rsidP="003A0DB2">
            <w:pPr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174E66">
              <w:rPr>
                <w:rFonts w:ascii="Times New Roman" w:hAnsi="Times New Roman" w:cs="Times New Roman"/>
                <w:b w:val="0"/>
                <w:sz w:val="20"/>
                <w:szCs w:val="20"/>
              </w:rPr>
              <w:t>Mohamed Ali et al., 2017</w:t>
            </w:r>
            <w:hyperlink w:anchor="_ENREF_61" w:tooltip="Mohamed Ali, 2017 #22" w:history="1"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Nb2hhbWVkIEFsaTwvQXV0aG9yPjxZZWFyPjIwMTc8L1ll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begin">
                  <w:fldData xml:space="preserve">PEVuZE5vdGU+PENpdGU+PEF1dGhvcj5Nb2hhbWVkIEFsaTwvQXV0aG9yPjxZZWFyPjIwMTc8L1ll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</w:fldData>
                </w:fldChar>
              </w:r>
              <w:r w:rsidRPr="00174E66">
                <w:rPr>
                  <w:rFonts w:ascii="Times New Roman" w:hAnsi="Times New Roman" w:cs="Times New Roman"/>
                  <w:b w:val="0"/>
                  <w:sz w:val="20"/>
                  <w:szCs w:val="20"/>
                </w:rPr>
                <w:instrText xml:space="preserve"> ADDIN EN.CITE.DATA </w:instrTex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separate"/>
              </w:r>
              <w:r w:rsidRPr="00174E66">
                <w:rPr>
                  <w:rFonts w:ascii="Times New Roman" w:hAnsi="Times New Roman" w:cs="Times New Roman"/>
                  <w:b w:val="0"/>
                  <w:noProof/>
                  <w:sz w:val="20"/>
                  <w:szCs w:val="20"/>
                  <w:vertAlign w:val="superscript"/>
                </w:rPr>
                <w:t>61</w:t>
              </w:r>
              <w:r w:rsidRPr="00174E66">
                <w:rPr>
                  <w:rFonts w:ascii="Times New Roman" w:hAnsi="Times New Roman" w:cs="Times New Roman"/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1333" w:type="dxa"/>
          </w:tcPr>
          <w:p w14:paraId="53CA77D5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Sudan</w:t>
            </w:r>
          </w:p>
        </w:tc>
        <w:tc>
          <w:tcPr>
            <w:tcW w:w="1605" w:type="dxa"/>
          </w:tcPr>
          <w:p w14:paraId="196400E5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Cross sectional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stud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2C8314DA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01" w:type="dxa"/>
          </w:tcPr>
          <w:p w14:paraId="3BC3C9DC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lastRenderedPageBreak/>
              <w:t xml:space="preserve">Children aged 3 </w:t>
            </w:r>
            <w:r w:rsidRPr="00B6339B">
              <w:rPr>
                <w:rFonts w:ascii="Times New Roman" w:hAnsi="Times New Roman" w:cs="Times New Roman"/>
                <w:color w:val="101010"/>
                <w:sz w:val="20"/>
                <w:szCs w:val="20"/>
              </w:rPr>
              <w:lastRenderedPageBreak/>
              <w:t>to 12 year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,</w:t>
            </w:r>
          </w:p>
          <w:p w14:paraId="6123CE84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01010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n = 160 (80 CHD and 80 controls)</w:t>
            </w:r>
          </w:p>
        </w:tc>
        <w:tc>
          <w:tcPr>
            <w:tcW w:w="1278" w:type="dxa"/>
          </w:tcPr>
          <w:p w14:paraId="35B696BD" w14:textId="77777777" w:rsidR="008857A2" w:rsidRPr="00B6339B" w:rsidRDefault="008857A2" w:rsidP="003A0D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Pre operative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infection</w:t>
            </w:r>
          </w:p>
        </w:tc>
        <w:tc>
          <w:tcPr>
            <w:tcW w:w="1875" w:type="dxa"/>
          </w:tcPr>
          <w:p w14:paraId="38C1A302" w14:textId="77777777" w:rsidR="008857A2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Caries and gingivitis</w:t>
            </w:r>
          </w:p>
          <w:p w14:paraId="77974F1A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The definition used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deca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d, missing, filled teeth index criteria</w:t>
            </w:r>
          </w:p>
          <w:p w14:paraId="02C28E50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72" w:type="dxa"/>
          </w:tcPr>
          <w:p w14:paraId="7CDA3BE5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CHD cases had a significantly higher caries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(decayed, missing, filled teeth index=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.1 versu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2.3, p&lt;0.05; decayed, missing, filled teeth inde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=1.4 versus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0.7, p&lt;0.05) and a higher mean number of examined teeth with gingivitis (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.2 versus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t>2.0; p&lt;0.05) compared with controls</w:t>
            </w:r>
          </w:p>
        </w:tc>
        <w:tc>
          <w:tcPr>
            <w:tcW w:w="2268" w:type="dxa"/>
          </w:tcPr>
          <w:p w14:paraId="5B38C02C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339B">
              <w:rPr>
                <w:rFonts w:ascii="Times New Roman" w:hAnsi="Times New Roman" w:cs="Times New Roman"/>
                <w:i/>
                <w:sz w:val="20"/>
                <w:szCs w:val="20"/>
              </w:rPr>
              <w:lastRenderedPageBreak/>
              <w:t xml:space="preserve">Streptococcus </w:t>
            </w:r>
            <w:proofErr w:type="spellStart"/>
            <w:r w:rsidRPr="00B6339B">
              <w:rPr>
                <w:rFonts w:ascii="Times New Roman" w:hAnsi="Times New Roman" w:cs="Times New Roman"/>
                <w:i/>
                <w:sz w:val="20"/>
                <w:szCs w:val="20"/>
              </w:rPr>
              <w:t>mutans</w:t>
            </w:r>
            <w:proofErr w:type="spellEnd"/>
            <w:r w:rsidRPr="00B6339B">
              <w:rPr>
                <w:rFonts w:ascii="Times New Roman" w:hAnsi="Times New Roman" w:cs="Times New Roman"/>
                <w:sz w:val="20"/>
                <w:szCs w:val="20"/>
              </w:rPr>
              <w:t xml:space="preserve"> counts were significantly </w:t>
            </w:r>
            <w:r w:rsidRPr="00B6339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higher among the CHD cases (p&lt;0.05) </w:t>
            </w:r>
          </w:p>
          <w:p w14:paraId="2B312BD5" w14:textId="77777777" w:rsidR="008857A2" w:rsidRPr="00B6339B" w:rsidRDefault="008857A2" w:rsidP="003A0DB2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1A1818"/>
                <w:sz w:val="20"/>
                <w:szCs w:val="20"/>
              </w:rPr>
            </w:pPr>
          </w:p>
        </w:tc>
      </w:tr>
    </w:tbl>
    <w:p w14:paraId="66A95B49" w14:textId="5F815AD7" w:rsidR="008857A2" w:rsidRPr="00597057" w:rsidRDefault="00597057">
      <w:pPr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lastRenderedPageBreak/>
        <w:t>CHD=congenital heart disease;</w:t>
      </w:r>
      <w:r w:rsidRPr="00597057">
        <w:rPr>
          <w:rFonts w:ascii="Times New Roman" w:hAnsi="Times New Roman" w:cs="Times New Roman"/>
          <w:sz w:val="20"/>
        </w:rPr>
        <w:t xml:space="preserve"> OR=odds ratio</w:t>
      </w:r>
    </w:p>
    <w:sectPr w:rsidR="008857A2" w:rsidRPr="00597057" w:rsidSect="008857A2">
      <w:pgSz w:w="16840" w:h="11900" w:orient="landscape"/>
      <w:pgMar w:top="1800" w:right="1440" w:bottom="180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Segoe UI">
    <w:altName w:val="Courier New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American Typewriter">
    <w:altName w:val="Arial"/>
    <w:charset w:val="00"/>
    <w:family w:val="auto"/>
    <w:pitch w:val="variable"/>
    <w:sig w:usb0="00000000" w:usb1="00000019" w:usb2="00000000" w:usb3="00000000" w:csb0="000001FB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94599E"/>
    <w:multiLevelType w:val="hybridMultilevel"/>
    <w:tmpl w:val="EF007EE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1B12146"/>
    <w:multiLevelType w:val="hybridMultilevel"/>
    <w:tmpl w:val="6CFEB0B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>
    <w:nsid w:val="25E87C47"/>
    <w:multiLevelType w:val="hybridMultilevel"/>
    <w:tmpl w:val="F0B04232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33A02E8"/>
    <w:multiLevelType w:val="hybridMultilevel"/>
    <w:tmpl w:val="A1F4BD30"/>
    <w:lvl w:ilvl="0" w:tplc="7A2A2D1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EA66D36"/>
    <w:multiLevelType w:val="hybridMultilevel"/>
    <w:tmpl w:val="19CE63A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4"/>
  </w:num>
  <w:num w:numId="4">
    <w:abstractNumId w:val="2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857A2"/>
    <w:rsid w:val="001F515B"/>
    <w:rsid w:val="00597057"/>
    <w:rsid w:val="00731594"/>
    <w:rsid w:val="008857A2"/>
    <w:rsid w:val="00B936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826937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857A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857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8857A2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8857A2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8857A2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857A2"/>
  </w:style>
  <w:style w:type="paragraph" w:styleId="Footer">
    <w:name w:val="footer"/>
    <w:basedOn w:val="Normal"/>
    <w:link w:val="FooterChar"/>
    <w:uiPriority w:val="99"/>
    <w:unhideWhenUsed/>
    <w:rsid w:val="008857A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857A2"/>
  </w:style>
  <w:style w:type="character" w:styleId="PageNumber">
    <w:name w:val="page number"/>
    <w:basedOn w:val="DefaultParagraphFont"/>
    <w:uiPriority w:val="99"/>
    <w:semiHidden/>
    <w:unhideWhenUsed/>
    <w:rsid w:val="008857A2"/>
  </w:style>
  <w:style w:type="paragraph" w:customStyle="1" w:styleId="yiv2534024035msonormal">
    <w:name w:val="yiv2534024035msonormal"/>
    <w:basedOn w:val="Normal"/>
    <w:rsid w:val="008857A2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8857A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857A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857A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857A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857A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857A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857A2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8857A2"/>
  </w:style>
  <w:style w:type="paragraph" w:customStyle="1" w:styleId="yiv6155818956msolistparagraph">
    <w:name w:val="yiv6155818956msolistparagraph"/>
    <w:basedOn w:val="Normal"/>
    <w:rsid w:val="008857A2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character" w:customStyle="1" w:styleId="apple-converted-space">
    <w:name w:val="apple-converted-space"/>
    <w:basedOn w:val="DefaultParagraphFont"/>
    <w:rsid w:val="008857A2"/>
  </w:style>
  <w:style w:type="table" w:styleId="LightShading">
    <w:name w:val="Light Shading"/>
    <w:basedOn w:val="TableNormal"/>
    <w:uiPriority w:val="60"/>
    <w:rsid w:val="008857A2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857A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857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8857A2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8857A2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8857A2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857A2"/>
  </w:style>
  <w:style w:type="paragraph" w:styleId="Footer">
    <w:name w:val="footer"/>
    <w:basedOn w:val="Normal"/>
    <w:link w:val="FooterChar"/>
    <w:uiPriority w:val="99"/>
    <w:unhideWhenUsed/>
    <w:rsid w:val="008857A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857A2"/>
  </w:style>
  <w:style w:type="character" w:styleId="PageNumber">
    <w:name w:val="page number"/>
    <w:basedOn w:val="DefaultParagraphFont"/>
    <w:uiPriority w:val="99"/>
    <w:semiHidden/>
    <w:unhideWhenUsed/>
    <w:rsid w:val="008857A2"/>
  </w:style>
  <w:style w:type="paragraph" w:customStyle="1" w:styleId="yiv2534024035msonormal">
    <w:name w:val="yiv2534024035msonormal"/>
    <w:basedOn w:val="Normal"/>
    <w:rsid w:val="008857A2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8857A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857A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857A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857A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857A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857A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857A2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8857A2"/>
  </w:style>
  <w:style w:type="paragraph" w:customStyle="1" w:styleId="yiv6155818956msolistparagraph">
    <w:name w:val="yiv6155818956msolistparagraph"/>
    <w:basedOn w:val="Normal"/>
    <w:rsid w:val="008857A2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character" w:customStyle="1" w:styleId="apple-converted-space">
    <w:name w:val="apple-converted-space"/>
    <w:basedOn w:val="DefaultParagraphFont"/>
    <w:rsid w:val="008857A2"/>
  </w:style>
  <w:style w:type="table" w:styleId="LightShading">
    <w:name w:val="Light Shading"/>
    <w:basedOn w:val="TableNormal"/>
    <w:uiPriority w:val="60"/>
    <w:rsid w:val="008857A2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2</Pages>
  <Words>8065</Words>
  <Characters>45975</Characters>
  <Application>Microsoft Office Word</Application>
  <DocSecurity>0</DocSecurity>
  <Lines>383</Lines>
  <Paragraphs>107</Paragraphs>
  <ScaleCrop>false</ScaleCrop>
  <Company>ita_kartika@yahoo.com</Company>
  <LinksUpToDate>false</LinksUpToDate>
  <CharactersWithSpaces>5393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ndah K Murni</dc:creator>
  <cp:keywords/>
  <dc:description/>
  <cp:lastModifiedBy>Katherine Brown</cp:lastModifiedBy>
  <cp:revision>4</cp:revision>
  <dcterms:created xsi:type="dcterms:W3CDTF">2017-09-05T16:31:00Z</dcterms:created>
  <dcterms:modified xsi:type="dcterms:W3CDTF">2017-09-06T11:58:00Z</dcterms:modified>
</cp:coreProperties>
</file>